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33CF17" w14:textId="77777777" w:rsidR="00D85396" w:rsidRDefault="00D85396" w:rsidP="00D85396">
      <w:pPr>
        <w:pStyle w:val="Heading1"/>
        <w:spacing w:before="0" w:after="240" w:line="480" w:lineRule="auto"/>
        <w:jc w:val="center"/>
        <w:rPr>
          <w:rFonts w:ascii="Times New Roman" w:hAnsi="Times New Roman" w:cs="Times New Roman"/>
          <w:color w:val="000000" w:themeColor="text1"/>
        </w:rPr>
      </w:pPr>
      <w:bookmarkStart w:id="0" w:name="_Toc138009710"/>
      <w:r w:rsidRPr="00AE7AE7">
        <w:rPr>
          <w:rFonts w:ascii="Times New Roman" w:hAnsi="Times New Roman" w:cs="Times New Roman"/>
          <w:color w:val="000000" w:themeColor="text1"/>
        </w:rPr>
        <w:t>DAFTAR PUSTAKA</w:t>
      </w:r>
      <w:bookmarkEnd w:id="0"/>
    </w:p>
    <w:p w14:paraId="609CA7CE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sz w:val="24"/>
        </w:rPr>
        <w:fldChar w:fldCharType="begin" w:fldLock="1"/>
      </w:r>
      <w:r w:rsidRPr="00AE7AE7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AE7AE7">
        <w:rPr>
          <w:rFonts w:ascii="Times New Roman" w:hAnsi="Times New Roman" w:cs="Times New Roman"/>
          <w:sz w:val="24"/>
        </w:rPr>
        <w:fldChar w:fldCharType="separate"/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Anggara, H., &amp; Sukartha, I. M. (2018). Pengaruh Manajemen Laba dan Ukuran Perusahaan pada Beban Pajak Tangguhan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AE7AE7">
        <w:rPr>
          <w:rFonts w:ascii="Times New Roman" w:hAnsi="Times New Roman" w:cs="Times New Roman"/>
          <w:noProof/>
          <w:sz w:val="24"/>
          <w:szCs w:val="24"/>
        </w:rPr>
        <w:t>, 1361. https://doi.org/10.24843/eja.2018.v23.i02.p21</w:t>
      </w:r>
    </w:p>
    <w:p w14:paraId="74DE6CBD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Arisandy, N. (2021). Pengaruh Struktur Modal, Manajemen Laba, Biaya Operasional Dan Perencanaan Pajak Terhadap Pajak Penghasilan Badan Terutang Pada Perusahaan Properti Dan Real Estate Yang Terdaftar Di Bei Tahun 2017-2020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Taxation : Tax Center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2), 31–61.</w:t>
      </w:r>
    </w:p>
    <w:p w14:paraId="13FE85E0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Azis, I. (2020). Motivasi Manajer dalam Melakukan Manajemen Laba Dikaji dalam Pandangan Islam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Riset Dan Aplikasi: Akuntansi Dan Manajemen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3), 319–330. https://doi.org/10.33795/jraam.v4i3.008</w:t>
      </w:r>
    </w:p>
    <w:p w14:paraId="2662958E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Darma, S. S., &amp; Fitri, E. N. (2021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engaruh Struktur Modal Dan Manajemen Laba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3), 598–606.</w:t>
      </w:r>
    </w:p>
    <w:p w14:paraId="2F101E63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Departemen Komunikasi. (2023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ertumbuhan Ekonomi Indonesia Tetap Kuat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Bank Indonesia. https://www.bi.go.id/id/publikasi/ruang-media/news-release/Pages/sp_252823.aspx</w:t>
      </w:r>
    </w:p>
    <w:p w14:paraId="186A7F7A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1 Update PLS Regre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48A9380C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Semarang : Badan Penerbit Universitas Diponegoro.</w:t>
      </w:r>
    </w:p>
    <w:p w14:paraId="1ED7FE33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Hamijaya, M. (2015). Pengaruh Insentif Pajak Dan Insentif Non Pajak Terhadap Manajemen Laba Saat Terjadi Penurunan Tarif Pajak Penghasilan Badan Pada Perusahaan Manufaktur Yang Terdaftar Di Bursa Efek Indonesia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isnis, Vol. XIV No. 27 September 2015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, 1–15. http://dx.doi.org/10.1016/j.bpj.2015.06.056%0Ahttps://academic.oup.com/bioinformatics/article-abstract/34/13/2201/4852827%0Ainternal-pdf://semisupervised-3254828305/semisupervised.ppt%0Ahttp://dx.doi.org/10.1016/j.str.2013.02.005%0Ahttp://dx.doi.org/10.10</w:t>
      </w:r>
    </w:p>
    <w:p w14:paraId="5F3FBC33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Hazanah, S., &amp; Hasanuh, N. (2022). the Effect of Capital Structure and Operational Costs on Agency’S Pph Payable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2). http://www.ejournal.pelitaindonesia.ac.id/ojs32/index.php/BILANCIA/index</w:t>
      </w:r>
    </w:p>
    <w:p w14:paraId="2B23C9EB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Husnan, S., &amp; Pudjiastuti, E. (2015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Unit penerbit dan Percetakan (UPP STIM YKPN).</w:t>
      </w:r>
    </w:p>
    <w:p w14:paraId="17060A99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ensen, M., &amp; Meckling, W. (2012). Theory of the firm: Managerial behavior, agency costs, and ownership structure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The Economic Nature of the Firm: A Reader, Third Edition</w:t>
      </w:r>
      <w:r w:rsidRPr="00AE7AE7">
        <w:rPr>
          <w:rFonts w:ascii="Times New Roman" w:hAnsi="Times New Roman" w:cs="Times New Roman"/>
          <w:noProof/>
          <w:sz w:val="24"/>
          <w:szCs w:val="24"/>
        </w:rPr>
        <w:t>, 283–303. https://doi.org/10.1017/CBO9780511817410.023</w:t>
      </w:r>
    </w:p>
    <w:p w14:paraId="5DD15B55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Kasmir. (2017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 (Edisi 1). Raja Grafindo Persada.</w:t>
      </w:r>
    </w:p>
    <w:p w14:paraId="43A9BE38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Kemenkeu. (2023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Awali Tahun 2023, Pertumbuhan Pajak Sangat Baik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Kementerian Keuangan Republik Indonesia. https://www.kemenkeu.go.id/informasi-publik/publikasi/berita-utama/Awali-Tahun-2023,-Pertumbuhan-Pajak-Sangat-Baik</w:t>
      </w:r>
    </w:p>
    <w:p w14:paraId="61F34B39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Mardiasmo. (2019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ERPAJAKAN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 (Arum Dian (ed.)). Penerbit ANDI Yogyakarta.</w:t>
      </w:r>
    </w:p>
    <w:p w14:paraId="4D99C497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Meilia, W., &amp; Rahmatika, D. N. (2020). Pengaruh Ukuran Perusahaan, Likuiditas, Leverage, dan Margin Laba Kotor terhadap Pemilihan Metode Penilaian Persediaan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ermana : Jurnal Perpajakan, Manajemen, Dan Akuntan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2), 215–232. https://doi.org/10.24905/permana.v12i2.113</w:t>
      </w:r>
    </w:p>
    <w:p w14:paraId="1F17AA80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Ningsih, R. (2020). Pengaruh Struktur Modal, Profitabilitas, dan Perencanaan Pajak Terhadap Pajak Penghasilan Badan Pada Perusahaan Sektor Industri Barang Konsumsi Yang Terdaftar Di BEI Tahun 2016-2018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 Universitas WIdya Dharma Klaten</w:t>
      </w:r>
      <w:r w:rsidRPr="00AE7AE7">
        <w:rPr>
          <w:rFonts w:ascii="Times New Roman" w:hAnsi="Times New Roman" w:cs="Times New Roman"/>
          <w:noProof/>
          <w:sz w:val="24"/>
          <w:szCs w:val="24"/>
        </w:rPr>
        <w:t>, 1–33.</w:t>
      </w:r>
    </w:p>
    <w:p w14:paraId="69F4BB93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Nisa, K., Khanifah, K., &amp; Alfie, A. A. (2018). Pengaruh Profitabilitas dan Manajemen Laba terhadap Pajak Penghasilan Badan Terutang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AKSES: Jurnal Ekonomi Dan Bisnis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, 22–29. https://doi.org/10.31942/akses.v13i1.3228</w:t>
      </w:r>
    </w:p>
    <w:p w14:paraId="6CCCF6C1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Nisrina Nabilah, N., Mayowan, Y., &amp; Nindya Hapsari, N. (2016). ANALISIS PENERAPAN PERENCANAAN PAJAK PPh 21 SEBAGAI UPAYA PENGHEMATAN BEBAN PAJAK PENGHASILAN BADAN (STUDI KASUS PADA PT Z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Perpajakan (JEJAK)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, 12–26.</w:t>
      </w:r>
    </w:p>
    <w:p w14:paraId="0E2329BA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Pamungkas, L. B., Sumiyarti, S., Anggraini, N., &amp; Muin, M. R. (2021). Pengaruh Profitabilitas dan Struktur Modal terhadap PPh Badan Terutang pada Perusahaan Manufaktur yang terdaftar di Bursa Efek Indonesia Tahun 2015-2019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Apresiasi Ekonom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2), 167–179. https://doi.org/10.31846/jae.v9i2.386</w:t>
      </w:r>
    </w:p>
    <w:p w14:paraId="76046F5A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Pohan, C. A. (2016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manajemen PERPAJAKAN Strategi Perencanaan Pajak dan Bisnis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PT Gramedia Pustaka Utama. www.gramediapustakautama.com</w:t>
      </w:r>
    </w:p>
    <w:p w14:paraId="2330C509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Priyatno, D. (2012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Belajar praktis analisis parametrik dan non parametrik dengan SPSS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Gava Media.</w:t>
      </w:r>
    </w:p>
    <w:p w14:paraId="2103AF21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Purwono, H. (2010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DASAR-DASAR PERPAJAKAN &amp; AKUNTANSI PAJAK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25625C0F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tra, I. M. (2019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Manajemen pajak : strategi pintar merencanakan dan mengelola pajak dan bisnis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Yogyakarta : Quadrant.</w:t>
      </w:r>
    </w:p>
    <w:p w14:paraId="49726179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Rahmawati, M. (2022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ajak Penghasilan Badan pada Perusahaan Non-Manufaktur yang terdaftar di Bursa Efek Indonesia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412375F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Rahmi, A. (2013). Kemampuan beban pajak tangguhan dan beban pajak kini dalam mendeteksi manajemen laba pada saat Seasoned Equity Offerings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3), 1–19.</w:t>
      </w:r>
    </w:p>
    <w:p w14:paraId="09E31E3E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Ramadhani, S. I., &amp; Louise, H. (2022). Pengaruh Penerapan Perencanaan Pajak (Tax Planning) Pajak Penghasilan Pasal 21 Terhadap Pph Badan (Studi Kasus Pt. Tiara Insani Persada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Keuangan Dan Perbankan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, 82–89.</w:t>
      </w:r>
    </w:p>
    <w:p w14:paraId="690BE51F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Resmi, S. (2013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erpajakan Teori dan Kasus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 (Edisi 7). Salemba Empat.</w:t>
      </w:r>
    </w:p>
    <w:p w14:paraId="0861C3BC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anti, D. K., &amp; Wardani, D. K. (2018). Pengaruh Tax Planning, Ukuran Perusahaan, Corporate Social Responsibility (Csr) Terhadap Manajemen Laba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, 11–24. https://doi.org/10.24964/ja.v6i1.536</w:t>
      </w:r>
    </w:p>
    <w:p w14:paraId="299EC53C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aputra, A. (2020). Analisis Penerapan Perencanaan Pajak (Tax Planning) dalam Upaya Penghematan Beban Pajak Penghasilan Badan pada PT DCM Tahun 2017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Pajak Vokasi (JUPASI)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2), 112–118. https://doi.org/10.31334/jupasi.v1i2.818</w:t>
      </w:r>
    </w:p>
    <w:p w14:paraId="4B0162A4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ophian, S., &amp; Wahyuni, M. (2022). PENGARUH STRUKTUR MODAL TERHADAP PAJAK PENGHASILAN BADAN TERUTANG PADA PERUSAHAAN SEKTOR INDUSTRI BARANG KONSUMSI DI BURSA EFEK INDONESIA PERIODE 2016-2020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AKUNTAN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. file:///C:/Users/Asus/Documents/Semester Akhir/Proposal Penelitian/Referensi/Jurnal/93-100.pdf</w:t>
      </w:r>
    </w:p>
    <w:p w14:paraId="0F32113C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uandy, E. (2017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erencanaan pajak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14:paraId="0ECBF49B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ugiyono. (2022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ntitatif, Kualitatif, dan R&amp;D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Penerbit Alfabeta Bandung.</w:t>
      </w:r>
    </w:p>
    <w:p w14:paraId="41738E90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ulistiawan, D., Januarsi, Y., &amp; Alvia, L. (2011). Creative Accounting Mengungkap Manajemen Laba dan Skandal Akuntansi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Salemba Empat</w:t>
      </w:r>
      <w:r w:rsidRPr="00AE7AE7">
        <w:rPr>
          <w:rFonts w:ascii="Times New Roman" w:hAnsi="Times New Roman" w:cs="Times New Roman"/>
          <w:noProof/>
          <w:sz w:val="24"/>
          <w:szCs w:val="24"/>
        </w:rPr>
        <w:t>, 120.</w:t>
      </w:r>
    </w:p>
    <w:p w14:paraId="09310342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ulistyanto, H. S. (2018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MANAJEMEN LABA: TEORI DAN MODEL EMPIRIS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, 88–100.</w:t>
      </w:r>
    </w:p>
    <w:p w14:paraId="38569F64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umarta, R., &amp; Intan, A. U. (2021). Faktor-faktor yang memengaruhi PPh Badan Terutang pada Perusahaan Manufaktur DI BURSA EFEK INDONESIA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Media Bisnis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2), 175–184. https://doi.org/10.34208/mb.v12i2.922</w:t>
      </w:r>
    </w:p>
    <w:p w14:paraId="6E2DA3CE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momba, C. R., &amp; Hutomo, Y. S. (2012). Pengaruh Beban Pajak Tangguhan dan Perencanaan Pajak Terhadap Manajemen Laba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INOBIS: Jurnal Inovasi Bisnis Dan Manajemen Indonesia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3), 305–315. https://doi.org/10.31842/jurnalinobis.v4i3.185</w:t>
      </w:r>
    </w:p>
    <w:p w14:paraId="67F205ED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usetyo, B., Subekti, &amp; Prayogi, D. A. (2016). Pengaruh Struktur Aktiva, Profitabilitas, Pertumbuhan Perusahaan Dan Kebijakan Dividen Terhadap Kebijakan Hutang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2), 47–56.</w:t>
      </w:r>
    </w:p>
    <w:p w14:paraId="4ADA4B1C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Sutrisno. (2012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: teori konsep dan aplikasi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 EKONISIA.</w:t>
      </w:r>
    </w:p>
    <w:p w14:paraId="33804E3C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Wardana, A. A. K. (2019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Pengaruh Struktur Modal Terhadap PPh Badan Terutang Pada Perusahaan Makanan dan Minuman Yang Terdaftar Di BEI</w:t>
      </w:r>
      <w:r w:rsidRPr="00AE7AE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C461E33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Widyaningsih, E. T. (2019). Pengaruh Manajemen Laba, Debt to Equaity Ratio, dan Return to Asset terhadap PPh Badan Terutang Studi Kasus Pada Perusahaan Yang Terdaftar Dalam BEI Sektor Real Estate dan Property Tahun 2015 – 2016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Jurnal Analisa Akuntansi Dan Perpajakan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E7AE7">
        <w:rPr>
          <w:rFonts w:ascii="Times New Roman" w:hAnsi="Times New Roman" w:cs="Times New Roman"/>
          <w:noProof/>
          <w:sz w:val="24"/>
          <w:szCs w:val="24"/>
        </w:rPr>
        <w:t>(1), 72–88. https://doi.org/10.25139/jaap.v3i1.1577</w:t>
      </w:r>
    </w:p>
    <w:p w14:paraId="09017288" w14:textId="77777777" w:rsidR="00D85396" w:rsidRPr="00AE7AE7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Wild, J., S. J., Hasley,  and K. ., &amp; Robert, F. (2004). </w:t>
      </w:r>
      <w:r w:rsidRPr="00AE7AE7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 w:rsidRPr="00AE7AE7">
        <w:rPr>
          <w:rFonts w:ascii="Times New Roman" w:hAnsi="Times New Roman" w:cs="Times New Roman"/>
          <w:noProof/>
          <w:sz w:val="24"/>
          <w:szCs w:val="24"/>
        </w:rPr>
        <w:t xml:space="preserve"> (8th ed.). Mc.Graw-Hill.</w:t>
      </w:r>
    </w:p>
    <w:p w14:paraId="17938361" w14:textId="77777777" w:rsidR="00D85396" w:rsidRDefault="00D85396" w:rsidP="00D85396">
      <w:pPr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AE7AE7">
        <w:rPr>
          <w:rFonts w:ascii="Times New Roman" w:hAnsi="Times New Roman" w:cs="Times New Roman"/>
          <w:sz w:val="24"/>
        </w:rPr>
        <w:fldChar w:fldCharType="end"/>
      </w:r>
    </w:p>
    <w:p w14:paraId="1123EE04" w14:textId="77777777" w:rsidR="00D85396" w:rsidRDefault="00D85396" w:rsidP="00D85396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A6ED7C3" w14:textId="77777777" w:rsidR="00D85396" w:rsidRDefault="00D85396" w:rsidP="00D85396">
      <w:pPr>
        <w:pStyle w:val="Heading1"/>
        <w:spacing w:before="0"/>
        <w:jc w:val="center"/>
        <w:rPr>
          <w:rFonts w:ascii="Times New Roman" w:hAnsi="Times New Roman" w:cs="Times New Roman"/>
          <w:bCs w:val="0"/>
          <w:color w:val="000000" w:themeColor="text1"/>
          <w:sz w:val="144"/>
          <w:szCs w:val="160"/>
        </w:rPr>
      </w:pPr>
      <w:bookmarkStart w:id="1" w:name="_Toc137020430"/>
    </w:p>
    <w:p w14:paraId="7958122D" w14:textId="77777777" w:rsidR="00D85396" w:rsidRDefault="00D85396" w:rsidP="00D85396">
      <w:pPr>
        <w:pStyle w:val="Heading1"/>
        <w:spacing w:before="0"/>
        <w:jc w:val="center"/>
        <w:rPr>
          <w:rFonts w:ascii="Times New Roman" w:hAnsi="Times New Roman" w:cs="Times New Roman"/>
          <w:bCs w:val="0"/>
          <w:color w:val="000000" w:themeColor="text1"/>
          <w:sz w:val="144"/>
          <w:szCs w:val="160"/>
        </w:rPr>
      </w:pPr>
    </w:p>
    <w:p w14:paraId="42BE4D58" w14:textId="77777777" w:rsidR="00D85396" w:rsidRPr="00B7796A" w:rsidRDefault="00D85396" w:rsidP="00D85396">
      <w:pPr>
        <w:pStyle w:val="Heading1"/>
        <w:spacing w:before="0"/>
        <w:jc w:val="center"/>
        <w:rPr>
          <w:rFonts w:ascii="Times New Roman" w:hAnsi="Times New Roman" w:cs="Times New Roman"/>
          <w:bCs w:val="0"/>
          <w:color w:val="000000" w:themeColor="text1"/>
          <w:sz w:val="144"/>
          <w:szCs w:val="160"/>
        </w:rPr>
      </w:pPr>
      <w:bookmarkStart w:id="2" w:name="_Toc138009711"/>
      <w:r w:rsidRPr="00B7796A">
        <w:rPr>
          <w:rFonts w:ascii="Times New Roman" w:hAnsi="Times New Roman" w:cs="Times New Roman"/>
          <w:bCs w:val="0"/>
          <w:color w:val="000000" w:themeColor="text1"/>
          <w:sz w:val="144"/>
          <w:szCs w:val="160"/>
        </w:rPr>
        <w:t>LAMPIRAN</w:t>
      </w:r>
      <w:bookmarkEnd w:id="1"/>
      <w:bookmarkEnd w:id="2"/>
    </w:p>
    <w:p w14:paraId="19AA12B2" w14:textId="77777777" w:rsidR="00D85396" w:rsidRDefault="00D85396" w:rsidP="00D85396">
      <w:pPr>
        <w:rPr>
          <w:rFonts w:ascii="Times New Roman" w:hAnsi="Times New Roman" w:cs="Times New Roman"/>
          <w:b/>
          <w:bCs/>
          <w:sz w:val="144"/>
          <w:szCs w:val="24"/>
        </w:rPr>
      </w:pPr>
      <w:r>
        <w:rPr>
          <w:rFonts w:ascii="Times New Roman" w:hAnsi="Times New Roman" w:cs="Times New Roman"/>
          <w:b/>
          <w:bCs/>
          <w:sz w:val="144"/>
          <w:szCs w:val="24"/>
        </w:rPr>
        <w:br w:type="page"/>
      </w:r>
    </w:p>
    <w:p w14:paraId="2C9BF575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F4F28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1</w:t>
      </w:r>
      <w:r>
        <w:rPr>
          <w:rFonts w:ascii="Times New Roman" w:hAnsi="Times New Roman" w:cs="Times New Roman"/>
          <w:b/>
          <w:bCs/>
          <w:sz w:val="24"/>
          <w:szCs w:val="24"/>
        </w:rPr>
        <w:t>: Daftar Data Sampel</w:t>
      </w:r>
    </w:p>
    <w:tbl>
      <w:tblPr>
        <w:tblW w:w="8920" w:type="dxa"/>
        <w:tblInd w:w="-5" w:type="dxa"/>
        <w:tblLook w:val="04A0" w:firstRow="1" w:lastRow="0" w:firstColumn="1" w:lastColumn="0" w:noHBand="0" w:noVBand="1"/>
      </w:tblPr>
      <w:tblGrid>
        <w:gridCol w:w="700"/>
        <w:gridCol w:w="1940"/>
        <w:gridCol w:w="960"/>
        <w:gridCol w:w="960"/>
        <w:gridCol w:w="1280"/>
        <w:gridCol w:w="1420"/>
        <w:gridCol w:w="1660"/>
      </w:tblGrid>
      <w:tr w:rsidR="00D85396" w:rsidRPr="00D76821" w14:paraId="2AF6F08A" w14:textId="77777777" w:rsidTr="00DD73E6">
        <w:trPr>
          <w:trHeight w:val="600"/>
        </w:trPr>
        <w:tc>
          <w:tcPr>
            <w:tcW w:w="7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4453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9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06CA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Perusahaan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43CE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1FAC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</w:t>
            </w:r>
          </w:p>
        </w:tc>
        <w:tc>
          <w:tcPr>
            <w:tcW w:w="12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6F9F3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B7D1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TR</w:t>
            </w:r>
          </w:p>
        </w:tc>
        <w:tc>
          <w:tcPr>
            <w:tcW w:w="16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3A7DC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</w:t>
            </w: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ba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jak</w:t>
            </w:r>
          </w:p>
        </w:tc>
      </w:tr>
      <w:tr w:rsidR="00D85396" w:rsidRPr="00D76821" w14:paraId="1BA96E4A" w14:textId="77777777" w:rsidTr="00DD73E6">
        <w:trPr>
          <w:trHeight w:val="509"/>
        </w:trPr>
        <w:tc>
          <w:tcPr>
            <w:tcW w:w="7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76A40A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7FFF89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7ACD76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290587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C5E7D4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5B9D6A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6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B2A679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D85396" w:rsidRPr="00D76821" w14:paraId="748ACF1B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8C9F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684A8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0731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CF75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60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A0D0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30E3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18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4A50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</w:tr>
      <w:tr w:rsidR="00D85396" w:rsidRPr="00D76821" w14:paraId="49FCA86B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8446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A51E86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0E53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6C72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6.17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2D7E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9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2276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2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EED9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8</w:t>
            </w:r>
          </w:p>
        </w:tc>
      </w:tr>
      <w:tr w:rsidR="00D85396" w:rsidRPr="00D76821" w14:paraId="05697988" w14:textId="77777777" w:rsidTr="00DD73E6">
        <w:trPr>
          <w:trHeight w:val="174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5FB6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1B1CF3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2717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7BE3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6.36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A2C7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7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896D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6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F862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</w:tr>
      <w:tr w:rsidR="00D85396" w:rsidRPr="00D76821" w14:paraId="796BAB8F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80C3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910C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M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4FBE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B34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5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862A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D2D5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4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0E41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85396" w:rsidRPr="00D76821" w14:paraId="735702E0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17F4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9D1AE9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E657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753C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5F96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E6EF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2CAB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4DFF7E5F" w14:textId="77777777" w:rsidTr="00DD73E6">
        <w:trPr>
          <w:trHeight w:val="13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6411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CBD09F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F1F5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1C2D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D80F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8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92DB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AAE5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3</w:t>
            </w:r>
          </w:p>
        </w:tc>
      </w:tr>
      <w:tr w:rsidR="00D85396" w:rsidRPr="00D76821" w14:paraId="106116CC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FEDE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5DC1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Y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9CBF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228C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4.89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4468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346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2512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50DA5668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455B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943DE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D753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58E9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8.57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C6D7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0053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59FA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D85396" w:rsidRPr="00D76821" w14:paraId="5ECFC977" w14:textId="77777777" w:rsidTr="00DD73E6">
        <w:trPr>
          <w:trHeight w:val="72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1A8F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2C4675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79C7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B6B2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9.19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9F4A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AB94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39FA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85396" w:rsidRPr="00D76821" w14:paraId="3F6D2180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0BC3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23A1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N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C4F1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2F60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21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6429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65E7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7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30ED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5</w:t>
            </w:r>
          </w:p>
        </w:tc>
      </w:tr>
      <w:tr w:rsidR="00D85396" w:rsidRPr="00D76821" w14:paraId="6D51E10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B0BB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ED0149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5721E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BEF8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142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12E1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2019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40AD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42</w:t>
            </w:r>
          </w:p>
        </w:tc>
      </w:tr>
      <w:tr w:rsidR="00D85396" w:rsidRPr="00D76821" w14:paraId="53CFC29B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1D4F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C37C92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8E9E1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4BDC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25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0CC2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5376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6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C5E6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D85396" w:rsidRPr="00D76821" w14:paraId="002DDF6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99EE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2FC8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DDE3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2DFC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423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F186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7013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6EC8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</w:tr>
      <w:tr w:rsidR="00D85396" w:rsidRPr="00D76821" w14:paraId="7A23C5A9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F2CE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CAA19D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A6EA7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D965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982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C9F6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4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B330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15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1E89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1</w:t>
            </w:r>
          </w:p>
        </w:tc>
      </w:tr>
      <w:tr w:rsidR="00D85396" w:rsidRPr="00D76821" w14:paraId="1CB05737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2CD1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61FBEF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0AFC3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A44D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17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EA4F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AB96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7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7493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85396" w:rsidRPr="00D76821" w14:paraId="6F67F395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E8E1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E735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KN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4B4F5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F465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0.66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A8F5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9B4B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1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71F4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D85396" w:rsidRPr="00D76821" w14:paraId="3EF3C76C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8809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69ABDF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F3586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2BEA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1.74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9141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38C4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14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9007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D85396" w:rsidRPr="00D76821" w14:paraId="1A34CB0B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64D2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3BBA79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6D88D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7E55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13.64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5314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FB33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8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A9FE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7</w:t>
            </w:r>
          </w:p>
        </w:tc>
      </w:tr>
      <w:tr w:rsidR="00D85396" w:rsidRPr="00D76821" w14:paraId="6A4889AE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E16F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42E3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P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8DD33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CB9A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3.41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AF8E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ADF4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9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567B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1</w:t>
            </w:r>
          </w:p>
        </w:tc>
      </w:tr>
      <w:tr w:rsidR="00D85396" w:rsidRPr="00D76821" w14:paraId="3A184918" w14:textId="77777777" w:rsidTr="00DD73E6">
        <w:trPr>
          <w:trHeight w:val="5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6CCD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7E8018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0506F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8068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6.95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EF44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E519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7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CC2C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515A6036" w14:textId="77777777" w:rsidTr="00DD73E6">
        <w:trPr>
          <w:trHeight w:val="5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8F58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B05E1C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17541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253E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1.79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A3C7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F19E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8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2210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D85396" w:rsidRPr="00D76821" w14:paraId="321E9D2A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9E0E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56C8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41983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944A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4.33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BB03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4A10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7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32C7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8</w:t>
            </w:r>
          </w:p>
        </w:tc>
      </w:tr>
      <w:tr w:rsidR="00D85396" w:rsidRPr="00D76821" w14:paraId="255D77F0" w14:textId="77777777" w:rsidTr="00DD73E6">
        <w:trPr>
          <w:trHeight w:val="119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0215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8C9CBD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65E21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F679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9.84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6FB8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C4FC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1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E123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6BA4B03F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EEF4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BD6BE0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E0535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AA1E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41.48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0E3B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CDF6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3A9C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85396" w:rsidRPr="00D76821" w14:paraId="7E20AC36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A5E6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405C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A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EDBEB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B3BA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7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BDA6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62A0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3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770D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5</w:t>
            </w:r>
          </w:p>
        </w:tc>
      </w:tr>
      <w:tr w:rsidR="00D85396" w:rsidRPr="00D76821" w14:paraId="06317C20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B981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868998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593A8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70A4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6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16F2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2EC1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4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E0A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4</w:t>
            </w:r>
          </w:p>
        </w:tc>
      </w:tr>
      <w:tr w:rsidR="00D85396" w:rsidRPr="00D76821" w14:paraId="73A62CE3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37FD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FD2082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D5070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ACFF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36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9E4D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CF45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62DC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7</w:t>
            </w:r>
          </w:p>
        </w:tc>
      </w:tr>
      <w:tr w:rsidR="00D85396" w:rsidRPr="00D76821" w14:paraId="55F51246" w14:textId="77777777" w:rsidTr="00DD73E6">
        <w:trPr>
          <w:trHeight w:val="1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4F04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1EE1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PP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28BC1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43A8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9.87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6697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9EAC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1A71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</w:tr>
      <w:tr w:rsidR="00D85396" w:rsidRPr="00D76821" w14:paraId="5E64BB37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AE23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56440F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7DBDA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09C9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4.81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3EAD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493A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1D9F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0</w:t>
            </w:r>
          </w:p>
        </w:tc>
      </w:tr>
      <w:tr w:rsidR="00D85396" w:rsidRPr="00D76821" w14:paraId="4DDDC02D" w14:textId="77777777" w:rsidTr="00DD73E6">
        <w:trPr>
          <w:trHeight w:val="5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F13EE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5C8155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DA54A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D413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8.91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A97B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B3A0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EADC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43</w:t>
            </w:r>
          </w:p>
        </w:tc>
      </w:tr>
      <w:tr w:rsidR="00D85396" w:rsidRPr="00D76821" w14:paraId="3375877F" w14:textId="77777777" w:rsidTr="00DD73E6">
        <w:trPr>
          <w:trHeight w:val="5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2551D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8206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P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70450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59C3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0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71FC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A224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47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1DE9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3</w:t>
            </w:r>
          </w:p>
        </w:tc>
      </w:tr>
      <w:tr w:rsidR="00D85396" w:rsidRPr="00D76821" w14:paraId="1C0EF6DD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BECE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1C24A0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B5C54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DDC4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4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8856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3AD8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7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58C9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1</w:t>
            </w:r>
          </w:p>
        </w:tc>
      </w:tr>
      <w:tr w:rsidR="00D85396" w:rsidRPr="00D76821" w14:paraId="6CDEE3D7" w14:textId="77777777" w:rsidTr="00DD73E6">
        <w:trPr>
          <w:trHeight w:val="5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141BF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E3FE79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A649B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7B31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5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DAA7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11A2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6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5273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68</w:t>
            </w:r>
          </w:p>
        </w:tc>
      </w:tr>
    </w:tbl>
    <w:p w14:paraId="3DD78E0A" w14:textId="77777777" w:rsidR="00D85396" w:rsidRPr="00D76821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right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D76821">
        <w:rPr>
          <w:rFonts w:ascii="Times New Roman" w:hAnsi="Times New Roman" w:cs="Times New Roman"/>
          <w:bCs/>
          <w:sz w:val="24"/>
          <w:szCs w:val="24"/>
        </w:rPr>
        <w:t>Dilanjutkan</w:t>
      </w:r>
      <w:proofErr w:type="spellEnd"/>
    </w:p>
    <w:p w14:paraId="1170F4DF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right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D76821">
        <w:rPr>
          <w:rFonts w:ascii="Times New Roman" w:hAnsi="Times New Roman" w:cs="Times New Roman"/>
          <w:bCs/>
          <w:sz w:val="24"/>
          <w:szCs w:val="24"/>
        </w:rPr>
        <w:lastRenderedPageBreak/>
        <w:t>Lanjutan</w:t>
      </w:r>
      <w:proofErr w:type="spellEnd"/>
    </w:p>
    <w:tbl>
      <w:tblPr>
        <w:tblW w:w="8920" w:type="dxa"/>
        <w:tblInd w:w="-5" w:type="dxa"/>
        <w:tblLook w:val="04A0" w:firstRow="1" w:lastRow="0" w:firstColumn="1" w:lastColumn="0" w:noHBand="0" w:noVBand="1"/>
      </w:tblPr>
      <w:tblGrid>
        <w:gridCol w:w="700"/>
        <w:gridCol w:w="1940"/>
        <w:gridCol w:w="960"/>
        <w:gridCol w:w="960"/>
        <w:gridCol w:w="1280"/>
        <w:gridCol w:w="1420"/>
        <w:gridCol w:w="1660"/>
      </w:tblGrid>
      <w:tr w:rsidR="00D85396" w:rsidRPr="00D76821" w14:paraId="725118F6" w14:textId="77777777" w:rsidTr="00DD73E6">
        <w:trPr>
          <w:trHeight w:val="300"/>
        </w:trPr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EBD52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1B00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PI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A9FF9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E120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716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7554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0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FC63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09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2CBC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</w:tr>
      <w:tr w:rsidR="00D85396" w:rsidRPr="00D76821" w14:paraId="57228ED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79CF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8E670E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14796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30F7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365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4D29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F076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CB90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D85396" w:rsidRPr="00D76821" w14:paraId="37D40089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DC2E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BA6BEF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CB981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7D77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15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FA5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D12E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9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BE09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40</w:t>
            </w:r>
          </w:p>
        </w:tc>
      </w:tr>
      <w:tr w:rsidR="00D85396" w:rsidRPr="00D76821" w14:paraId="6FF0CE45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54F0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58F6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L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6BC77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0515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2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E1F8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D11A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6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A2A2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D85396" w:rsidRPr="00D76821" w14:paraId="10AE831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629A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198805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840E2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661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1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9F58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CD5B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9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0BF7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4441D8D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6CB3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0DCA20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1017B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AF5D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0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6069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754E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1D70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</w:tr>
      <w:tr w:rsidR="00D85396" w:rsidRPr="00D76821" w14:paraId="2C04DEAC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79E2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AE89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SA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E9484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60BA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70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9F34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6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72DC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53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3371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D85396" w:rsidRPr="00D76821" w14:paraId="24395A45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F2F3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457A7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43A4B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2F4D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755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7DFA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6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CEE8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8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876F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D85396" w:rsidRPr="00D76821" w14:paraId="0853230D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8CFCC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58B0EE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8882E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3066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86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A5F0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6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BC0A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7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A498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D85396" w:rsidRPr="00D76821" w14:paraId="02A59454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451E2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7649B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I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F707D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571F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1.02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1F1E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A680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9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60CC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</w:tr>
      <w:tr w:rsidR="00D85396" w:rsidRPr="00D76821" w14:paraId="375AFC90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8000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66F300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8536A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E244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1.02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32E9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FD69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8100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D85396" w:rsidRPr="00D76821" w14:paraId="62BDDD50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7E00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7948FA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F164A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F3F9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1.023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79DC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BF8C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3303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252</w:t>
            </w:r>
          </w:p>
        </w:tc>
      </w:tr>
      <w:tr w:rsidR="00D85396" w:rsidRPr="00D76821" w14:paraId="2DE496D2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0216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E300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346A0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5972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8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51EA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65BF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9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3D8E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0</w:t>
            </w:r>
          </w:p>
        </w:tc>
      </w:tr>
      <w:tr w:rsidR="00D85396" w:rsidRPr="00D76821" w14:paraId="72CC13F9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AB0A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D809FA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0399B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C7F1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0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429A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F265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F0FC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D85396" w:rsidRPr="00D76821" w14:paraId="0AE978C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72A2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884785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2CAC1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36C2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222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85CD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FAEE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5B04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1</w:t>
            </w:r>
          </w:p>
        </w:tc>
      </w:tr>
      <w:tr w:rsidR="00D85396" w:rsidRPr="00D76821" w14:paraId="67B68490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A447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1D74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D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9CD2A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92C6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3.235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A257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B43B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23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1409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</w:tr>
      <w:tr w:rsidR="00D85396" w:rsidRPr="00D76821" w14:paraId="2C4E6B33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8879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47832D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8039D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743B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925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EC60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4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0246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37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17B2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D85396" w:rsidRPr="00D76821" w14:paraId="563B8B30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349C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E37292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AF4C3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BB98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47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8C72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C367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19E1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</w:tr>
      <w:tr w:rsidR="00D85396" w:rsidRPr="00D76821" w14:paraId="4B989C62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7834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5437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V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0B11C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6442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0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0865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ECE7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26AD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3</w:t>
            </w:r>
          </w:p>
        </w:tc>
      </w:tr>
      <w:tr w:rsidR="00D85396" w:rsidRPr="00D76821" w14:paraId="1B122808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427E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6AB921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4D116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0DA1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9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C212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338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3AC9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0</w:t>
            </w:r>
          </w:p>
        </w:tc>
      </w:tr>
      <w:tr w:rsidR="00D85396" w:rsidRPr="00D76821" w14:paraId="013C35BE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66D7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F2F8D2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409B2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C312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8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6A22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764B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4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0BE2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85396" w:rsidRPr="00D76821" w14:paraId="580B5AF4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65D7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C74D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FO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3B8D4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8FFC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535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9DE6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7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5A5C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9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4A78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D85396" w:rsidRPr="00D76821" w14:paraId="20BAD74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D20F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D6E498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0C89E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2AE3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35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3662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8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1BF2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6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F19B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</w:tr>
      <w:tr w:rsidR="00D85396" w:rsidRPr="00D76821" w14:paraId="594E68CE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0948E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AFF16A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CD439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656F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18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2FF4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6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6F29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5A1D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D85396" w:rsidRPr="00D76821" w14:paraId="5EC25D6A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78D6A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8E88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1D9F1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E297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40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8FBA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B8F5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6A34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</w:tr>
      <w:tr w:rsidR="00D85396" w:rsidRPr="00D76821" w14:paraId="67585FF5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6930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C48157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A2A6B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3B37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05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806E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D109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1B6A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</w:tr>
      <w:tr w:rsidR="00D85396" w:rsidRPr="00D76821" w14:paraId="282C84A5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624A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97FA2D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6540F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A8C3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68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2DCB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4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97F0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A9B1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4</w:t>
            </w:r>
          </w:p>
        </w:tc>
      </w:tr>
      <w:tr w:rsidR="00D85396" w:rsidRPr="00D76821" w14:paraId="4EF56ECF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965E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78FC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VC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53DA5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B86E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1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43E1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4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DD15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4D53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</w:tr>
      <w:tr w:rsidR="00D85396" w:rsidRPr="00D76821" w14:paraId="3A14EAC4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8D96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A86ACE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16316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1608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23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20D4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12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3AFD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5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D7F2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8</w:t>
            </w:r>
          </w:p>
        </w:tc>
      </w:tr>
      <w:tr w:rsidR="00D85396" w:rsidRPr="00D76821" w14:paraId="4522FF4F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F3FF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C69E21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AD544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7A83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21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C760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4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8F20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8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9468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5</w:t>
            </w:r>
          </w:p>
        </w:tc>
      </w:tr>
      <w:tr w:rsidR="00D85396" w:rsidRPr="00D76821" w14:paraId="72D903DC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94CF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9B22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FC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359FD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21B8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12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6DFC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30DE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8935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D85396" w:rsidRPr="00D76821" w14:paraId="1690DF4E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602E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5A8560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BBA0D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5765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8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9266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3AFA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7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6C99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7</w:t>
            </w:r>
          </w:p>
        </w:tc>
      </w:tr>
      <w:tr w:rsidR="00D85396" w:rsidRPr="00D76821" w14:paraId="6C94A966" w14:textId="77777777" w:rsidTr="00DD73E6">
        <w:trPr>
          <w:trHeight w:val="5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37C5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55061F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D88CC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EA7D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5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A616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7E5B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5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47EE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221C740B" w14:textId="77777777" w:rsidTr="00DD73E6">
        <w:trPr>
          <w:trHeight w:val="5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38D3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D44D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C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066EA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FDD4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78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7BF4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12D1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5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C2E6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</w:tr>
      <w:tr w:rsidR="00D85396" w:rsidRPr="00D76821" w14:paraId="435D28B7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C88F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3E28D7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B1AF2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925F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0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324F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CF6B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9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170B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9</w:t>
            </w:r>
          </w:p>
        </w:tc>
      </w:tr>
      <w:tr w:rsidR="00D85396" w:rsidRPr="00D76821" w14:paraId="00BD98A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FDC5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E47946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0D6ED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0E91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7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C0FA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10E6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32B3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7</w:t>
            </w:r>
          </w:p>
        </w:tc>
      </w:tr>
    </w:tbl>
    <w:p w14:paraId="0494FC15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right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Dilanjutkan</w:t>
      </w:r>
      <w:proofErr w:type="spellEnd"/>
    </w:p>
    <w:p w14:paraId="62976FD2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right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lastRenderedPageBreak/>
        <w:t>Lanjutan</w:t>
      </w:r>
      <w:proofErr w:type="spellEnd"/>
    </w:p>
    <w:tbl>
      <w:tblPr>
        <w:tblW w:w="8920" w:type="dxa"/>
        <w:tblInd w:w="-5" w:type="dxa"/>
        <w:tblLook w:val="04A0" w:firstRow="1" w:lastRow="0" w:firstColumn="1" w:lastColumn="0" w:noHBand="0" w:noVBand="1"/>
      </w:tblPr>
      <w:tblGrid>
        <w:gridCol w:w="700"/>
        <w:gridCol w:w="1940"/>
        <w:gridCol w:w="960"/>
        <w:gridCol w:w="960"/>
        <w:gridCol w:w="1280"/>
        <w:gridCol w:w="1420"/>
        <w:gridCol w:w="1660"/>
      </w:tblGrid>
      <w:tr w:rsidR="00D85396" w:rsidRPr="00D76821" w14:paraId="7F83306D" w14:textId="77777777" w:rsidTr="00DD73E6">
        <w:trPr>
          <w:trHeight w:val="300"/>
        </w:trPr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9A77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B129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P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617A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757B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80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CB15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6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D2B3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58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0463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D85396" w:rsidRPr="00D76821" w14:paraId="6168E64E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5D47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1581E0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24264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D123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53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17A9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8B0D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8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44A7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</w:tr>
      <w:tr w:rsidR="00D85396" w:rsidRPr="00D76821" w14:paraId="6C5CDD88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837F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671130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B22D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4B27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52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EDAE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4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0331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8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4160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</w:tr>
      <w:tr w:rsidR="00D85396" w:rsidRPr="00D76821" w14:paraId="3F96A286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B9AF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42F8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R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7FF9F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4CA3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2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DE82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03A5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3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C215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</w:tr>
      <w:tr w:rsidR="00D85396" w:rsidRPr="00D76821" w14:paraId="1BDC63EF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5CBD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C8E24C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9E617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ED71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3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F8A8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1C40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5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9B40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42</w:t>
            </w:r>
          </w:p>
        </w:tc>
      </w:tr>
      <w:tr w:rsidR="00D85396" w:rsidRPr="00D76821" w14:paraId="1467533B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2972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9E5A8A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0414CF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F174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13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CBC9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3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C80E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9A1F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80</w:t>
            </w:r>
          </w:p>
        </w:tc>
      </w:tr>
      <w:tr w:rsidR="00D85396" w:rsidRPr="00D76821" w14:paraId="4EA7F235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0B16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1EA3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O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135C9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38BB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78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4695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14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9F15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2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D76E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</w:tr>
      <w:tr w:rsidR="00D85396" w:rsidRPr="00D76821" w14:paraId="19C7AD4D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3B71E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94C7E6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C59FC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EFA8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285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E864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4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14AB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2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B7BC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D85396" w:rsidRPr="00D76821" w14:paraId="34E039D8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02510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AA923B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8BCD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19B6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6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2F48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0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C283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18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0079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44</w:t>
            </w:r>
          </w:p>
        </w:tc>
      </w:tr>
      <w:tr w:rsidR="00D85396" w:rsidRPr="00D76821" w14:paraId="792F4CA8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7F55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B538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L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0753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D1BD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0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1D9A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8A22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7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0B57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198C9CDD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CB77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379344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990A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E9D8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5.31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CFAA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80F7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7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6105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D85396" w:rsidRPr="00D76821" w14:paraId="6B016641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A8EEB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F9B5E6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3FAF0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EC6D8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12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F176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1701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6A3A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5</w:t>
            </w:r>
          </w:p>
        </w:tc>
      </w:tr>
      <w:tr w:rsidR="00D85396" w:rsidRPr="00D76821" w14:paraId="3C49C8DB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CBFF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DCE0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L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5FE8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2FB3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1.07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CCD0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1F05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.4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E03F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1</w:t>
            </w:r>
          </w:p>
        </w:tc>
      </w:tr>
      <w:tr w:rsidR="00D85396" w:rsidRPr="00D76821" w14:paraId="5771D9BA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B5C0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F5D2DB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6E77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A73C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1.053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8984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770F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99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5163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1</w:t>
            </w:r>
          </w:p>
        </w:tc>
      </w:tr>
      <w:tr w:rsidR="00D85396" w:rsidRPr="00D76821" w14:paraId="6030A394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A92AE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99FC72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6761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CE73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1.03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EC57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1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9CDE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C096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D76821" w14:paraId="22F58D15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060B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A772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957D3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B18E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46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6913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D88C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7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605B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7</w:t>
            </w:r>
          </w:p>
        </w:tc>
      </w:tr>
      <w:tr w:rsidR="00D85396" w:rsidRPr="00D76821" w14:paraId="0646D566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21C1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6BB648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CB68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3591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1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DD7D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D4E8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B916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D85396" w:rsidRPr="00D76821" w14:paraId="6B6D8603" w14:textId="77777777" w:rsidTr="00DD73E6">
        <w:trPr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55284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EB6F17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196BB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04174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217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BB77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109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B00A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553D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26</w:t>
            </w:r>
          </w:p>
        </w:tc>
      </w:tr>
      <w:tr w:rsidR="00D85396" w:rsidRPr="00D76821" w14:paraId="4C24AFB7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B226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42A2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O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103D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E00E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.013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4E8D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6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675C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100B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</w:tr>
      <w:tr w:rsidR="00D85396" w:rsidRPr="00D76821" w14:paraId="5BEEE85C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5CD68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55E506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FF3A4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2B9F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.01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4F4F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0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6CFC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0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E88B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1</w:t>
            </w:r>
          </w:p>
        </w:tc>
      </w:tr>
      <w:tr w:rsidR="00D85396" w:rsidRPr="00D76821" w14:paraId="5D094309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4E723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342221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DFB9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8D0A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.010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879F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0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CE66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.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F00AB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</w:tr>
      <w:tr w:rsidR="00D85396" w:rsidRPr="00D76821" w14:paraId="6510FCB2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DA2D6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CBB2A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528C7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A312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5.08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BD33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209F1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7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4482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</w:tr>
      <w:tr w:rsidR="00D85396" w:rsidRPr="00D76821" w14:paraId="4E4B2C14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B348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DAB5D2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E1B85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29C2D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3.473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E428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1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B79F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8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26CF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51</w:t>
            </w:r>
          </w:p>
        </w:tc>
      </w:tr>
      <w:tr w:rsidR="00D85396" w:rsidRPr="00D76821" w14:paraId="672B8629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6C7EB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90553F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30152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6597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246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215C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B21DA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76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E93DF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34</w:t>
            </w:r>
          </w:p>
        </w:tc>
      </w:tr>
      <w:tr w:rsidR="00D85396" w:rsidRPr="00D76821" w14:paraId="6633876A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6BCE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A750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68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C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8C929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A2380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82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DE2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6A946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2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8C3F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85396" w:rsidRPr="00D76821" w14:paraId="09412C43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EEADC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E4F5B4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2D6ED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C287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35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8A243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8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5C00E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6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59927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3</w:t>
            </w:r>
          </w:p>
        </w:tc>
      </w:tr>
      <w:tr w:rsidR="00D85396" w:rsidRPr="00D76821" w14:paraId="4827A6EF" w14:textId="77777777" w:rsidTr="00DD73E6">
        <w:trPr>
          <w:trHeight w:val="30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BB792" w14:textId="77777777" w:rsidR="00D85396" w:rsidRPr="00D76821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CE1C7B" w14:textId="77777777" w:rsidR="00D85396" w:rsidRPr="00D76821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75641" w14:textId="77777777" w:rsidR="00D85396" w:rsidRPr="00D76821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4BE99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419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0DC42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-0.052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EA04C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1.0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87905" w14:textId="77777777" w:rsidR="00D85396" w:rsidRPr="00D76821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76821">
              <w:rPr>
                <w:rFonts w:ascii="Calibri" w:eastAsia="Times New Roman" w:hAnsi="Calibri" w:cs="Calibri"/>
                <w:color w:val="000000"/>
              </w:rPr>
              <w:t>0.0003</w:t>
            </w:r>
          </w:p>
        </w:tc>
      </w:tr>
    </w:tbl>
    <w:p w14:paraId="343BEACD" w14:textId="77777777" w:rsidR="00D85396" w:rsidRPr="00D76821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right"/>
        <w:rPr>
          <w:rFonts w:ascii="Times New Roman" w:hAnsi="Times New Roman" w:cs="Times New Roman"/>
          <w:bCs/>
          <w:sz w:val="24"/>
          <w:szCs w:val="24"/>
        </w:rPr>
      </w:pPr>
    </w:p>
    <w:p w14:paraId="79AB9B5A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773C694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F95F169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65B1438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F23A8B3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60B9459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2: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Beban Pajak</w:t>
      </w:r>
    </w:p>
    <w:tbl>
      <w:tblPr>
        <w:tblW w:w="9360" w:type="dxa"/>
        <w:tblInd w:w="-365" w:type="dxa"/>
        <w:tblLook w:val="04A0" w:firstRow="1" w:lastRow="0" w:firstColumn="1" w:lastColumn="0" w:noHBand="0" w:noVBand="1"/>
      </w:tblPr>
      <w:tblGrid>
        <w:gridCol w:w="720"/>
        <w:gridCol w:w="1800"/>
        <w:gridCol w:w="1080"/>
        <w:gridCol w:w="2070"/>
        <w:gridCol w:w="2340"/>
        <w:gridCol w:w="1350"/>
      </w:tblGrid>
      <w:tr w:rsidR="00D85396" w:rsidRPr="00AA5B80" w14:paraId="7CD26B2C" w14:textId="77777777" w:rsidTr="00DD73E6">
        <w:trPr>
          <w:trHeight w:val="50"/>
        </w:trPr>
        <w:tc>
          <w:tcPr>
            <w:tcW w:w="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6F27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8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FF0A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Perusahaan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F3C0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E0BA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h</w:t>
            </w:r>
            <w:proofErr w:type="spellEnd"/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adan</w:t>
            </w:r>
          </w:p>
        </w:tc>
      </w:tr>
      <w:tr w:rsidR="00D85396" w:rsidRPr="00AA5B80" w14:paraId="09103F8D" w14:textId="77777777" w:rsidTr="00DD73E6">
        <w:trPr>
          <w:trHeight w:val="83"/>
        </w:trPr>
        <w:tc>
          <w:tcPr>
            <w:tcW w:w="7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665ED6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51084B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B7E2D7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6116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eban Pajak </w:t>
            </w:r>
            <w:proofErr w:type="spellStart"/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hasilan</w:t>
            </w:r>
            <w:proofErr w:type="spellEnd"/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7225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 Aset t-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E4A96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</w:p>
        </w:tc>
      </w:tr>
      <w:tr w:rsidR="00D85396" w:rsidRPr="00AA5B80" w14:paraId="7110F2EB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2BCA5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EBD72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R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A3C34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4577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0084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CD32F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05438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EB98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132</w:t>
            </w:r>
          </w:p>
        </w:tc>
      </w:tr>
      <w:tr w:rsidR="00D85396" w:rsidRPr="00AA5B80" w14:paraId="5B9C03AF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41104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4D92CD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5C63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15298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85594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A504F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83841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7BE49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384</w:t>
            </w:r>
          </w:p>
        </w:tc>
      </w:tr>
      <w:tr w:rsidR="00D85396" w:rsidRPr="00AA5B80" w14:paraId="35F65D48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6328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0C6837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6C84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3EB59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103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87117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27351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74B09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129</w:t>
            </w:r>
          </w:p>
        </w:tc>
      </w:tr>
      <w:tr w:rsidR="00D85396" w:rsidRPr="00AA5B80" w14:paraId="5B586514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551C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FD34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M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83DC7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6DAF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8758116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B80EF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618669429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E420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16</w:t>
            </w:r>
          </w:p>
        </w:tc>
      </w:tr>
      <w:tr w:rsidR="00D85396" w:rsidRPr="00AA5B80" w14:paraId="1ED51A43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A9C3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B8A030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6049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4BD73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1979554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B830A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911779729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EE35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42</w:t>
            </w:r>
          </w:p>
        </w:tc>
      </w:tr>
      <w:tr w:rsidR="00D85396" w:rsidRPr="00AA5B80" w14:paraId="07A6D946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D4E0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86A27B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416F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C2944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1736769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EE2EC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390473872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458F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34</w:t>
            </w:r>
          </w:p>
        </w:tc>
      </w:tr>
      <w:tr w:rsidR="00D85396" w:rsidRPr="00AA5B80" w14:paraId="1B46A3C5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A1378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9AF8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Y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0563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94DFC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8335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17EA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3049795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3EEA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39</w:t>
            </w:r>
          </w:p>
        </w:tc>
      </w:tr>
      <w:tr w:rsidR="00D85396" w:rsidRPr="00AA5B80" w14:paraId="22D26DA5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56F5F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8E48D4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CEB7F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33FE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29233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84A4E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0853009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758B1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61</w:t>
            </w:r>
          </w:p>
        </w:tc>
      </w:tr>
      <w:tr w:rsidR="00D85396" w:rsidRPr="00AA5B80" w14:paraId="1AF7614B" w14:textId="77777777" w:rsidTr="00DD73E6">
        <w:trPr>
          <w:trHeight w:val="112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529A1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DB0BC3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EFE7F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632FE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86086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F007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8912470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25016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16</w:t>
            </w:r>
          </w:p>
        </w:tc>
      </w:tr>
      <w:tr w:rsidR="00D85396" w:rsidRPr="00AA5B80" w14:paraId="6BECDA6E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C331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1DA9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N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D041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436D0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851053005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7A44E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1036603801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6F68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347</w:t>
            </w:r>
          </w:p>
        </w:tc>
      </w:tr>
      <w:tr w:rsidR="00D85396" w:rsidRPr="00AA5B80" w14:paraId="1990D282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4A70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094AC2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85AE65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04230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622130608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8220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5390528771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F14E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424</w:t>
            </w:r>
          </w:p>
        </w:tc>
      </w:tr>
      <w:tr w:rsidR="00D85396" w:rsidRPr="00AA5B80" w14:paraId="79C4807A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85BD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5F8C8F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A02F2D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EBA66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489543206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1A80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3996506742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71D1C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201</w:t>
            </w:r>
          </w:p>
        </w:tc>
      </w:tr>
      <w:tr w:rsidR="00D85396" w:rsidRPr="00AA5B80" w14:paraId="1B4C4CD8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1C933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06D30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39A51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FBF0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828167964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F8B8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5249630084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257BA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192</w:t>
            </w:r>
          </w:p>
        </w:tc>
      </w:tr>
      <w:tr w:rsidR="00D85396" w:rsidRPr="00AA5B80" w14:paraId="0D9047CA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CBEE1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A3915C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0C452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67F28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2307146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8D0AA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1913444399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9C6E6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10</w:t>
            </w:r>
          </w:p>
        </w:tc>
      </w:tr>
      <w:tr w:rsidR="00D85396" w:rsidRPr="00AA5B80" w14:paraId="3A9E5AA7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EC8E0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0D37ED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27775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ACC6E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36873266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160C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51203601416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B1480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16</w:t>
            </w:r>
          </w:p>
        </w:tc>
      </w:tr>
      <w:tr w:rsidR="00D85396" w:rsidRPr="00AA5B80" w14:paraId="1DB02DBA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87E93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CB94D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KN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8D8808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8523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94531449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670A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4182486768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D8A51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107</w:t>
            </w:r>
          </w:p>
        </w:tc>
      </w:tr>
      <w:tr w:rsidR="00D85396" w:rsidRPr="00AA5B80" w14:paraId="316CD23D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70C6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042229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9F6F0F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48F8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313634377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227D9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0076670254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F7D7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86</w:t>
            </w:r>
          </w:p>
        </w:tc>
      </w:tr>
      <w:tr w:rsidR="00D85396" w:rsidRPr="00AA5B80" w14:paraId="3844E84B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A34B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563AEA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1EC6F9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41F7C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35203532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8E0DE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9014233031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7723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68</w:t>
            </w:r>
          </w:p>
        </w:tc>
      </w:tr>
      <w:tr w:rsidR="00D85396" w:rsidRPr="00AA5B80" w14:paraId="2D3C9232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04FF3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7FACA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P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3CE53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2FE1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537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9D920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82080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B594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14</w:t>
            </w:r>
          </w:p>
        </w:tc>
      </w:tr>
      <w:tr w:rsidR="00D85396" w:rsidRPr="00AA5B80" w14:paraId="6F4488E6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151BF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69CE1A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147A6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7F19F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943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D2970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51051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BB53C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43</w:t>
            </w:r>
          </w:p>
        </w:tc>
      </w:tr>
      <w:tr w:rsidR="00D85396" w:rsidRPr="00AA5B80" w14:paraId="05E7C669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4D20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3ADED0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82C434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DD56F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8564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1D54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65048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0938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61</w:t>
            </w:r>
          </w:p>
        </w:tc>
      </w:tr>
      <w:tr w:rsidR="00D85396" w:rsidRPr="00AA5B80" w14:paraId="10EF1131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35801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3D823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IN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C76BE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3C87F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63933766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F9DD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5234621467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6CB39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178</w:t>
            </w:r>
          </w:p>
        </w:tc>
      </w:tr>
      <w:tr w:rsidR="00D85396" w:rsidRPr="00AA5B80" w14:paraId="6585CDBA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34337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E67A95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98BA8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F8A98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681025325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4A58A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7586375920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F5B1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40</w:t>
            </w:r>
          </w:p>
        </w:tc>
      </w:tr>
      <w:tr w:rsidR="00D85396" w:rsidRPr="00AA5B80" w14:paraId="19C53195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25300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A71F8E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7294C0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187DA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9182562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5AB0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6650970225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E4C62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20</w:t>
            </w:r>
          </w:p>
        </w:tc>
      </w:tr>
      <w:tr w:rsidR="00D85396" w:rsidRPr="00AA5B80" w14:paraId="1F158C4C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BDCC6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161E3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A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B4FFA8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0A0B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46144605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2F17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74770319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6194E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253</w:t>
            </w:r>
          </w:p>
        </w:tc>
      </w:tr>
      <w:tr w:rsidR="00D85396" w:rsidRPr="00AA5B80" w14:paraId="7AE6E679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3F39D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583C2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EC8C61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25C7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77147615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1813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21136904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7FCB8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336</w:t>
            </w:r>
          </w:p>
        </w:tc>
      </w:tr>
      <w:tr w:rsidR="00D85396" w:rsidRPr="00AA5B80" w14:paraId="1CA5B35B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4A2AD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17DEC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C88D9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EDB9CB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2078422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D80F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37222525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8F32C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370</w:t>
            </w:r>
          </w:p>
        </w:tc>
      </w:tr>
      <w:tr w:rsidR="00D85396" w:rsidRPr="00AA5B80" w14:paraId="24992454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E71C4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F3F86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PPF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F4D0E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FAE07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123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3F02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83291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1B994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127</w:t>
            </w:r>
          </w:p>
        </w:tc>
      </w:tr>
      <w:tr w:rsidR="00D85396" w:rsidRPr="00AA5B80" w14:paraId="44DF2009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381E2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6A8CFF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B000E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092B0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90045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836D1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31907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BB156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301</w:t>
            </w:r>
          </w:p>
        </w:tc>
      </w:tr>
      <w:tr w:rsidR="00D85396" w:rsidRPr="00AA5B80" w14:paraId="26D76F02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CD369" w14:textId="77777777" w:rsidR="00D85396" w:rsidRPr="00AA5B80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A72A54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0FA16D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07BF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53664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04A08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85122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50F4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434</w:t>
            </w:r>
          </w:p>
        </w:tc>
      </w:tr>
      <w:tr w:rsidR="00D85396" w:rsidRPr="00AA5B80" w14:paraId="2B0F13E2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A6855" w14:textId="77777777" w:rsidR="00D85396" w:rsidRPr="00AA5B80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15F18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5B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P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79E9DE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DD4C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41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9663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10827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2DFC4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033</w:t>
            </w:r>
          </w:p>
        </w:tc>
      </w:tr>
      <w:tr w:rsidR="00D85396" w:rsidRPr="00AA5B80" w14:paraId="3C0647E5" w14:textId="77777777" w:rsidTr="00DD73E6">
        <w:trPr>
          <w:trHeight w:val="315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A88FC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E61B1E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AB1335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CB2C5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36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2F33A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38204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9D2BD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211</w:t>
            </w:r>
          </w:p>
        </w:tc>
      </w:tr>
      <w:tr w:rsidR="00D85396" w:rsidRPr="00AA5B80" w14:paraId="24F33FBD" w14:textId="77777777" w:rsidTr="00DD73E6">
        <w:trPr>
          <w:trHeight w:val="5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0EE9D" w14:textId="77777777" w:rsidR="00D85396" w:rsidRPr="00AA5B80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8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CECF62" w14:textId="77777777" w:rsidR="00D85396" w:rsidRPr="00AA5B80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F6ADFB" w14:textId="77777777" w:rsidR="00D85396" w:rsidRPr="00AA5B80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7D45AF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6360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719B3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AA5B80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31919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1BAAC" w14:textId="77777777" w:rsidR="00D85396" w:rsidRPr="00AA5B80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A5B80">
              <w:rPr>
                <w:rFonts w:ascii="Calibri" w:eastAsia="Times New Roman" w:hAnsi="Calibri" w:cs="Calibri"/>
                <w:color w:val="000000"/>
              </w:rPr>
              <w:t>0.0684</w:t>
            </w:r>
          </w:p>
        </w:tc>
      </w:tr>
    </w:tbl>
    <w:p w14:paraId="22E0F4AD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B176179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3: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ER</w:t>
      </w:r>
    </w:p>
    <w:tbl>
      <w:tblPr>
        <w:tblW w:w="9000" w:type="dxa"/>
        <w:tblInd w:w="-5" w:type="dxa"/>
        <w:tblLook w:val="04A0" w:firstRow="1" w:lastRow="0" w:firstColumn="1" w:lastColumn="0" w:noHBand="0" w:noVBand="1"/>
      </w:tblPr>
      <w:tblGrid>
        <w:gridCol w:w="630"/>
        <w:gridCol w:w="1530"/>
        <w:gridCol w:w="1170"/>
        <w:gridCol w:w="1980"/>
        <w:gridCol w:w="2340"/>
        <w:gridCol w:w="1350"/>
      </w:tblGrid>
      <w:tr w:rsidR="00D85396" w:rsidRPr="003A7BA2" w14:paraId="5EE0EB74" w14:textId="77777777" w:rsidTr="00DD73E6">
        <w:trPr>
          <w:trHeight w:val="315"/>
        </w:trPr>
        <w:tc>
          <w:tcPr>
            <w:tcW w:w="6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3238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5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6608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Perusahaan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1481A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67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7BE00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</w:t>
            </w:r>
          </w:p>
        </w:tc>
      </w:tr>
      <w:tr w:rsidR="00D85396" w:rsidRPr="003A7BA2" w14:paraId="310069E8" w14:textId="77777777" w:rsidTr="00DD73E6">
        <w:trPr>
          <w:trHeight w:val="50"/>
        </w:trPr>
        <w:tc>
          <w:tcPr>
            <w:tcW w:w="6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B598BB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B124BC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DB223A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CF46C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 liabilities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995B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 Equity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ABEC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</w:p>
        </w:tc>
      </w:tr>
      <w:tr w:rsidR="00D85396" w:rsidRPr="003A7BA2" w14:paraId="7A9BC1FE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BB5B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6C516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R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E398DD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C0EC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98372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FE6DA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85468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7E4A7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.609</w:t>
            </w:r>
          </w:p>
        </w:tc>
      </w:tr>
      <w:tr w:rsidR="00D85396" w:rsidRPr="003A7BA2" w14:paraId="603C360A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E199F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D9B56A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11766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73D07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399696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D34EB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87382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4137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6.179</w:t>
            </w:r>
          </w:p>
        </w:tc>
      </w:tr>
      <w:tr w:rsidR="00D85396" w:rsidRPr="003A7BA2" w14:paraId="057FE07A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20E1B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13C792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DC1ADC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F41A9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97242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6E523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3813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1233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6.366</w:t>
            </w:r>
          </w:p>
        </w:tc>
      </w:tr>
      <w:tr w:rsidR="00D85396" w:rsidRPr="003A7BA2" w14:paraId="668C3E3D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35B59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4338E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M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1AC0B3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F855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49248554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C480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362531174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42F6D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059</w:t>
            </w:r>
          </w:p>
        </w:tc>
      </w:tr>
      <w:tr w:rsidR="00D85396" w:rsidRPr="003A7BA2" w14:paraId="48845CE6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C9B9A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2A3CF0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707C6F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27F7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692375584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113E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321236313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67C8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007</w:t>
            </w:r>
          </w:p>
        </w:tc>
      </w:tr>
      <w:tr w:rsidR="00D85396" w:rsidRPr="003A7BA2" w14:paraId="11FB8D39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CC830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C88ABD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7F626D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FF3C5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412879896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7B64A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189953860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91A1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026</w:t>
            </w:r>
          </w:p>
        </w:tc>
      </w:tr>
      <w:tr w:rsidR="00D85396" w:rsidRPr="003A7BA2" w14:paraId="7162900A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59081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5AC09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Y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85A2D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42C0E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883865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ADFCB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2014357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825E5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4.897</w:t>
            </w:r>
          </w:p>
        </w:tc>
      </w:tr>
      <w:tr w:rsidR="00D85396" w:rsidRPr="003A7BA2" w14:paraId="124133D9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CC545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68C8CC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EC272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601D7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61718099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181A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7194371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8C24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8.579</w:t>
            </w:r>
          </w:p>
        </w:tc>
      </w:tr>
      <w:tr w:rsidR="00D85396" w:rsidRPr="003A7BA2" w14:paraId="46EDF3EF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EC599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9F8082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11D3B8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4012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65346429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DF23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3403878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10949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9.198</w:t>
            </w:r>
          </w:p>
        </w:tc>
      </w:tr>
      <w:tr w:rsidR="00D85396" w:rsidRPr="003A7BA2" w14:paraId="2A1203FD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3FD6E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E2420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N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8CBE2E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8F3C2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50391014535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C157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70351427318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16F9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214</w:t>
            </w:r>
          </w:p>
        </w:tc>
      </w:tr>
      <w:tr w:rsidR="00D85396" w:rsidRPr="003A7BA2" w14:paraId="251E9604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FD37C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D0F5F8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78EE3C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81DA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2020129964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78AA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64794493746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F1ED4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142</w:t>
            </w:r>
          </w:p>
        </w:tc>
      </w:tr>
      <w:tr w:rsidR="00D85396" w:rsidRPr="003A7BA2" w14:paraId="75F657C2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DD99E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4244CA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55AA50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7389FE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375187129697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81A153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9992529767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6D50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625</w:t>
            </w:r>
          </w:p>
        </w:tc>
      </w:tr>
      <w:tr w:rsidR="00D85396" w:rsidRPr="003A7BA2" w14:paraId="0B6E165D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1A9DD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E247B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E3A481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B95A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774629825055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33F0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4450461894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A32DD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.423</w:t>
            </w:r>
          </w:p>
        </w:tc>
      </w:tr>
      <w:tr w:rsidR="00D85396" w:rsidRPr="003A7BA2" w14:paraId="6DE3CD1A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CAB9B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30072B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8FB66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4F5E5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00497200738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A0452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0706400677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48520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.982</w:t>
            </w:r>
          </w:p>
        </w:tc>
      </w:tr>
      <w:tr w:rsidR="00D85396" w:rsidRPr="003A7BA2" w14:paraId="3831C66E" w14:textId="77777777" w:rsidTr="00DD73E6">
        <w:trPr>
          <w:trHeight w:val="5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04C4A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BB97CF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FBBD3BD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6D6F2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28180973526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0E13A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2623766397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D2359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.178</w:t>
            </w:r>
          </w:p>
        </w:tc>
      </w:tr>
      <w:tr w:rsidR="00D85396" w:rsidRPr="003A7BA2" w14:paraId="5C9C889E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62D2B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FC833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KNT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C036D9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5195E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5784286487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B12A0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292383767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6580B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0.666</w:t>
            </w:r>
          </w:p>
        </w:tc>
      </w:tr>
      <w:tr w:rsidR="00D85396" w:rsidRPr="003A7BA2" w14:paraId="211C11FA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20171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6E4968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02F047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890E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6858935812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D030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155297218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B0F05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1.741</w:t>
            </w:r>
          </w:p>
        </w:tc>
      </w:tr>
      <w:tr w:rsidR="00D85396" w:rsidRPr="003A7BA2" w14:paraId="4680E4AC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A7185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11E304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3EF948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DF70D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6674137306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B9AE4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-3420839115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20FB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-13.644</w:t>
            </w:r>
          </w:p>
        </w:tc>
      </w:tr>
      <w:tr w:rsidR="00D85396" w:rsidRPr="003A7BA2" w14:paraId="55FDAB5D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17F7D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4B28E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P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12CAC1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9076E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325777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F057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8473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08AE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3.416</w:t>
            </w:r>
          </w:p>
        </w:tc>
      </w:tr>
      <w:tr w:rsidR="00D85396" w:rsidRPr="003A7BA2" w14:paraId="6121392E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3FAC1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D7B480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346C09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197C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06608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930C4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8440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0D03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6.958</w:t>
            </w:r>
          </w:p>
        </w:tc>
      </w:tr>
      <w:tr w:rsidR="00D85396" w:rsidRPr="003A7BA2" w14:paraId="43322E74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B7A11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A6CEA5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525C11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2E6FE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3618854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490EA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6601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83766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1.798</w:t>
            </w:r>
          </w:p>
        </w:tc>
      </w:tr>
      <w:tr w:rsidR="00D85396" w:rsidRPr="003A7BA2" w14:paraId="4D9042EF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CEF47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4808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I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622F60A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585F3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4926727318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0641D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2659648602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D8626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4.339</w:t>
            </w:r>
          </w:p>
        </w:tc>
      </w:tr>
      <w:tr w:rsidR="00D85396" w:rsidRPr="003A7BA2" w14:paraId="53A69568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4B09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D6EADE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FD1CF7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D1329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6820334397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4E72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830635827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4CC82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9.849</w:t>
            </w:r>
          </w:p>
        </w:tc>
      </w:tr>
      <w:tr w:rsidR="00D85396" w:rsidRPr="003A7BA2" w14:paraId="71C397C6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E8C20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127D33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D59AB46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C7A8B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071886158666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5EAD4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584133052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EBA09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41.480</w:t>
            </w:r>
          </w:p>
        </w:tc>
      </w:tr>
      <w:tr w:rsidR="00D85396" w:rsidRPr="003A7BA2" w14:paraId="0DCE6C81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28315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BBC15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A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BB4A6A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2CE13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52337285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89B9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68799619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7121B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971</w:t>
            </w:r>
          </w:p>
        </w:tc>
      </w:tr>
      <w:tr w:rsidR="00D85396" w:rsidRPr="003A7BA2" w14:paraId="48C13141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54A69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A464CE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5BBF15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5E9B9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909863586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43F9D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646236167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948F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760</w:t>
            </w:r>
          </w:p>
        </w:tc>
      </w:tr>
      <w:tr w:rsidR="00D85396" w:rsidRPr="003A7BA2" w14:paraId="7FEE0A81" w14:textId="77777777" w:rsidTr="00DD73E6">
        <w:trPr>
          <w:trHeight w:val="300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B5851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C7DCC4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6D0DAB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B21104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985535494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43B3A0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720286287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ED92B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.368</w:t>
            </w:r>
          </w:p>
        </w:tc>
      </w:tr>
      <w:tr w:rsidR="00D85396" w:rsidRPr="003A7BA2" w14:paraId="54F29986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5E66E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5F5A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PP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1D225D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C33D0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737956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C66D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8111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2FDE2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9.874</w:t>
            </w:r>
          </w:p>
        </w:tc>
      </w:tr>
      <w:tr w:rsidR="00D85396" w:rsidRPr="003A7BA2" w14:paraId="49338F87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87C06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BAE3EC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C6A46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D20AA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845257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AE42A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100597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FE0E5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4.816</w:t>
            </w:r>
          </w:p>
        </w:tc>
      </w:tr>
      <w:tr w:rsidR="00D85396" w:rsidRPr="003A7BA2" w14:paraId="26BE9486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FBD1" w14:textId="77777777" w:rsidR="00D85396" w:rsidRPr="003A7BA2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6A6F99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47FEEC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B825E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17005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539CB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58016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7254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8.911</w:t>
            </w:r>
          </w:p>
        </w:tc>
      </w:tr>
      <w:tr w:rsidR="00D85396" w:rsidRPr="003A7BA2" w14:paraId="175B19D1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4B031" w14:textId="77777777" w:rsidR="00D85396" w:rsidRPr="003A7BA2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84DFF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A7B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P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D515C4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0C9C8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392915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9E5B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98912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F1C3C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801</w:t>
            </w:r>
          </w:p>
        </w:tc>
      </w:tr>
      <w:tr w:rsidR="00D85396" w:rsidRPr="003A7BA2" w14:paraId="1126B805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A2F9C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12E7E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96161CD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1E100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088282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16336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323091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800E1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646</w:t>
            </w:r>
          </w:p>
        </w:tc>
      </w:tr>
      <w:tr w:rsidR="00D85396" w:rsidRPr="003A7BA2" w14:paraId="1170501A" w14:textId="77777777" w:rsidTr="00DD73E6">
        <w:trPr>
          <w:trHeight w:val="315"/>
        </w:trPr>
        <w:tc>
          <w:tcPr>
            <w:tcW w:w="6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E4A19" w14:textId="77777777" w:rsidR="00D85396" w:rsidRPr="003A7BA2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1D4FFD" w14:textId="77777777" w:rsidR="00D85396" w:rsidRPr="003A7BA2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926B82" w14:textId="77777777" w:rsidR="00D85396" w:rsidRPr="003A7BA2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3348D2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2948813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7D7E07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3A7BA2">
              <w:rPr>
                <w:rFonts w:eastAsia="Times New Roman" w:cstheme="minorHAnsi"/>
                <w:color w:val="000000"/>
                <w:sz w:val="24"/>
                <w:szCs w:val="24"/>
              </w:rPr>
              <w:t>448547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88EEF" w14:textId="77777777" w:rsidR="00D85396" w:rsidRPr="003A7BA2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A7BA2">
              <w:rPr>
                <w:rFonts w:ascii="Calibri" w:eastAsia="Times New Roman" w:hAnsi="Calibri" w:cs="Calibri"/>
                <w:color w:val="000000"/>
              </w:rPr>
              <w:t>0.657</w:t>
            </w:r>
          </w:p>
        </w:tc>
      </w:tr>
    </w:tbl>
    <w:p w14:paraId="1CBDB0CA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43409D4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4: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</w:t>
      </w:r>
    </w:p>
    <w:tbl>
      <w:tblPr>
        <w:tblW w:w="9085" w:type="dxa"/>
        <w:tblLook w:val="04A0" w:firstRow="1" w:lastRow="0" w:firstColumn="1" w:lastColumn="0" w:noHBand="0" w:noVBand="1"/>
      </w:tblPr>
      <w:tblGrid>
        <w:gridCol w:w="960"/>
        <w:gridCol w:w="1309"/>
        <w:gridCol w:w="1056"/>
        <w:gridCol w:w="2700"/>
        <w:gridCol w:w="1980"/>
        <w:gridCol w:w="1080"/>
      </w:tblGrid>
      <w:tr w:rsidR="00D85396" w:rsidRPr="004C0B6E" w14:paraId="53FF619E" w14:textId="77777777" w:rsidTr="00DD73E6">
        <w:trPr>
          <w:trHeight w:val="509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9D8B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3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ACD80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Perusahaan</w:t>
            </w:r>
          </w:p>
        </w:tc>
        <w:tc>
          <w:tcPr>
            <w:tcW w:w="10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A811D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27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5818AB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C0B6E">
              <w:rPr>
                <w:rFonts w:ascii="Calibri" w:eastAsia="Times New Roman" w:hAnsi="Calibri" w:cs="Calibri"/>
                <w:b/>
                <w:bCs/>
                <w:color w:val="000000"/>
              </w:rPr>
              <w:t>(TAC/Ait-1)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71782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C0B6E">
              <w:rPr>
                <w:rFonts w:ascii="Calibri" w:eastAsia="Times New Roman" w:hAnsi="Calibri" w:cs="Calibri"/>
                <w:b/>
                <w:bCs/>
                <w:color w:val="000000"/>
              </w:rPr>
              <w:t>NDA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DC9B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4C0B6E">
              <w:rPr>
                <w:rFonts w:ascii="Calibri" w:eastAsia="Times New Roman" w:hAnsi="Calibri" w:cs="Calibri"/>
                <w:b/>
                <w:bCs/>
                <w:color w:val="000000"/>
              </w:rPr>
              <w:t>Hasil</w:t>
            </w:r>
          </w:p>
        </w:tc>
      </w:tr>
      <w:tr w:rsidR="00D85396" w:rsidRPr="004C0B6E" w14:paraId="1C38D5FA" w14:textId="77777777" w:rsidTr="00DD73E6">
        <w:trPr>
          <w:trHeight w:val="509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50CDD5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F51947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D79BC5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7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7FD2BF" w14:textId="77777777" w:rsidR="00D85396" w:rsidRPr="004C0B6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9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C4BEBB" w14:textId="77777777" w:rsidR="00D85396" w:rsidRPr="004C0B6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D5E181" w14:textId="77777777" w:rsidR="00D85396" w:rsidRPr="004C0B6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D85396" w:rsidRPr="004C0B6E" w14:paraId="682ECBE0" w14:textId="77777777" w:rsidTr="00DD73E6">
        <w:trPr>
          <w:trHeight w:val="5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58F9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118CE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RO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79B50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E2FCB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742159236444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C4F8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57873524209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373D1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58</w:t>
            </w:r>
          </w:p>
        </w:tc>
      </w:tr>
      <w:tr w:rsidR="00D85396" w:rsidRPr="004C0B6E" w14:paraId="410AFD14" w14:textId="77777777" w:rsidTr="00DD73E6">
        <w:trPr>
          <w:trHeight w:val="5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03DFF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673AFA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E4C6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6057A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30096141655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CEF0A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9784639604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B24AE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98</w:t>
            </w:r>
          </w:p>
        </w:tc>
      </w:tr>
      <w:tr w:rsidR="00D85396" w:rsidRPr="004C0B6E" w14:paraId="02F84D55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BC83F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5E0CE0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0CE1B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FCEC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1360673180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BA026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79049729529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BAA1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79</w:t>
            </w:r>
          </w:p>
        </w:tc>
      </w:tr>
      <w:tr w:rsidR="00D85396" w:rsidRPr="004C0B6E" w14:paraId="77F4A2B9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B72B9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CE99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MS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93FA6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BA80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0367357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9335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106868674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43A11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1</w:t>
            </w:r>
          </w:p>
        </w:tc>
      </w:tr>
      <w:tr w:rsidR="00D85396" w:rsidRPr="004C0B6E" w14:paraId="330A2DCC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3797B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2861A4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6911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9084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1589657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E8AD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36500906179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14327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37</w:t>
            </w:r>
          </w:p>
        </w:tc>
      </w:tr>
      <w:tr w:rsidR="00D85396" w:rsidRPr="004C0B6E" w14:paraId="62C4B21F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BC40D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ECF181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99FFA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B29E9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005235611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3C5A9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8188056636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29B1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82</w:t>
            </w:r>
          </w:p>
        </w:tc>
      </w:tr>
      <w:tr w:rsidR="00D85396" w:rsidRPr="004C0B6E" w14:paraId="73B208F9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23743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EE3AD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YA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131A0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98F6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1883022346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053AA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240138374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67F6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24</w:t>
            </w:r>
          </w:p>
        </w:tc>
      </w:tr>
      <w:tr w:rsidR="00D85396" w:rsidRPr="004C0B6E" w14:paraId="623FAC9D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F3D02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A435A4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AAC1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8F48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291274375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AAB47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2298932685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9856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</w:tr>
      <w:tr w:rsidR="00D85396" w:rsidRPr="004C0B6E" w14:paraId="12C2B122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DE7F7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48BBE8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D909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FE9FC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0431938318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0442F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23006335357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49E8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</w:tr>
      <w:tr w:rsidR="00D85396" w:rsidRPr="004C0B6E" w14:paraId="4E3CAC4C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22437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43B0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NA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96EB5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8F68F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001188079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7BFD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396487658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85B20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85396" w:rsidRPr="004C0B6E" w14:paraId="556F138C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AB90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88033A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F093D3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3D1A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1542230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DEE5E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143757985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E870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1</w:t>
            </w:r>
          </w:p>
        </w:tc>
      </w:tr>
      <w:tr w:rsidR="00D85396" w:rsidRPr="004C0B6E" w14:paraId="2F733D62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DD34E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B00AF6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A15EFA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56DF7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0000800829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89211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531161270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8813F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5</w:t>
            </w:r>
          </w:p>
        </w:tc>
      </w:tr>
      <w:tr w:rsidR="00D85396" w:rsidRPr="004C0B6E" w14:paraId="389B9B0D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696DD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69A50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EADCFB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C74EE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029407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EAFF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5278746782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0968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53</w:t>
            </w:r>
          </w:p>
        </w:tc>
      </w:tr>
      <w:tr w:rsidR="00D85396" w:rsidRPr="004C0B6E" w14:paraId="19B39891" w14:textId="77777777" w:rsidTr="00DD73E6">
        <w:trPr>
          <w:trHeight w:val="5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80BAD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04D067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BBD01F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BDA6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0075324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76509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41840204578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BD126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42</w:t>
            </w:r>
          </w:p>
        </w:tc>
      </w:tr>
      <w:tr w:rsidR="00D85396" w:rsidRPr="004C0B6E" w14:paraId="7F79BF2E" w14:textId="77777777" w:rsidTr="00DD73E6">
        <w:trPr>
          <w:trHeight w:val="5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0AC86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174CD9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EBF534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A9399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0000624046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D27E7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3484470180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0A22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35</w:t>
            </w:r>
          </w:p>
        </w:tc>
      </w:tr>
      <w:tr w:rsidR="00D85396" w:rsidRPr="004C0B6E" w14:paraId="08AFF05D" w14:textId="77777777" w:rsidTr="00DD73E6">
        <w:trPr>
          <w:trHeight w:val="5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84237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13795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KNT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BE35DA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4ED8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1475951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8F4EF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591121582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96B23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6</w:t>
            </w:r>
          </w:p>
        </w:tc>
      </w:tr>
      <w:tr w:rsidR="00D85396" w:rsidRPr="004C0B6E" w14:paraId="2B29DF54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4E0AC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4C0BDD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6FEDE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6C83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0002897671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B5486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879866305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6662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9</w:t>
            </w:r>
          </w:p>
        </w:tc>
      </w:tr>
      <w:tr w:rsidR="00D85396" w:rsidRPr="004C0B6E" w14:paraId="22720C5C" w14:textId="77777777" w:rsidTr="00DD73E6">
        <w:trPr>
          <w:trHeight w:val="5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9685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D4AEBD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408067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A94F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000012864760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154EB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1626564245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39403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2</w:t>
            </w:r>
          </w:p>
        </w:tc>
      </w:tr>
      <w:tr w:rsidR="00D85396" w:rsidRPr="004C0B6E" w14:paraId="6F588245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0F406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E526A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PA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9C63E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0917E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223033233558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A7833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2542952971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205E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25</w:t>
            </w:r>
          </w:p>
        </w:tc>
      </w:tr>
      <w:tr w:rsidR="00D85396" w:rsidRPr="004C0B6E" w14:paraId="0FEEACAC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A82BC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C62EE7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022E22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09C80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181765748021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0C5A7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921363721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B418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9</w:t>
            </w:r>
          </w:p>
        </w:tc>
      </w:tr>
      <w:tr w:rsidR="00D85396" w:rsidRPr="004C0B6E" w14:paraId="03465893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2EBEB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01815F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CCDBAD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43E3C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042627425031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45B1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621322880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74C4A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6</w:t>
            </w:r>
          </w:p>
        </w:tc>
      </w:tr>
      <w:tr w:rsidR="00D85396" w:rsidRPr="004C0B6E" w14:paraId="41EDD341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0C0E4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4BB3A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IN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7F8D1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4903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112516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D2DD3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581400543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3D923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6</w:t>
            </w:r>
          </w:p>
        </w:tc>
      </w:tr>
      <w:tr w:rsidR="00D85396" w:rsidRPr="004C0B6E" w14:paraId="4945640B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E3FA6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6CB7BF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D1D833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0171C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051775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36D4E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930519318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524E6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9</w:t>
            </w:r>
          </w:p>
        </w:tc>
      </w:tr>
      <w:tr w:rsidR="00D85396" w:rsidRPr="004C0B6E" w14:paraId="65EA217B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BE7B2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944824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A07AED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894AA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00960829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C0AF0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225028795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C501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2</w:t>
            </w:r>
          </w:p>
        </w:tc>
      </w:tr>
      <w:tr w:rsidR="00D85396" w:rsidRPr="004C0B6E" w14:paraId="58C1B60A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34752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3F440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AA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DDFE75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7CC16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02413652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2BF4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114862161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BFFD0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1</w:t>
            </w:r>
          </w:p>
        </w:tc>
      </w:tr>
      <w:tr w:rsidR="00D85396" w:rsidRPr="004C0B6E" w14:paraId="746FB6DB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1718E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1E18D9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AC0284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958F2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458678717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6115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657562881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3C66A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7</w:t>
            </w:r>
          </w:p>
        </w:tc>
      </w:tr>
      <w:tr w:rsidR="00D85396" w:rsidRPr="004C0B6E" w14:paraId="13B7D659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6F467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9B1591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974926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DF8D1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0022154785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F44B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22618382085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CE631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23</w:t>
            </w:r>
          </w:p>
        </w:tc>
      </w:tr>
      <w:tr w:rsidR="00D85396" w:rsidRPr="004C0B6E" w14:paraId="0FDDADDF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6C13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F2D41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PPF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87DB06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A48C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00002006373819856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7AF39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7131758919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9F3DF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7</w:t>
            </w:r>
          </w:p>
        </w:tc>
      </w:tr>
      <w:tr w:rsidR="00D85396" w:rsidRPr="004C0B6E" w14:paraId="7A119760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40127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8D1767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C782EB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62333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59981195245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12D5A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5207392887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596A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5</w:t>
            </w:r>
          </w:p>
        </w:tc>
      </w:tr>
      <w:tr w:rsidR="00D85396" w:rsidRPr="004C0B6E" w14:paraId="2066FF9D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930BE" w14:textId="77777777" w:rsidR="00D85396" w:rsidRPr="004C0B6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FFAE07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C44DEA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DB7CB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10139624052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0998D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7397153999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F6F8B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7</w:t>
            </w:r>
          </w:p>
        </w:tc>
      </w:tr>
      <w:tr w:rsidR="00D85396" w:rsidRPr="004C0B6E" w14:paraId="7E644A3A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8F4E4" w14:textId="77777777" w:rsidR="00D85396" w:rsidRPr="004C0B6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793EA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0B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PA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423D9E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2A66C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17700688279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756C6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20136120048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8C618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20</w:t>
            </w:r>
          </w:p>
        </w:tc>
      </w:tr>
      <w:tr w:rsidR="00D85396" w:rsidRPr="004C0B6E" w14:paraId="0038EF0E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0862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A7ACBC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9A79F8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5F87C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048419757698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A7B46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1858026191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7F82E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19</w:t>
            </w:r>
          </w:p>
        </w:tc>
      </w:tr>
      <w:tr w:rsidR="00D85396" w:rsidRPr="004C0B6E" w14:paraId="1DF9928C" w14:textId="77777777" w:rsidTr="00DD73E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7A69B" w14:textId="77777777" w:rsidR="00D85396" w:rsidRPr="004C0B6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FF5CD5" w14:textId="77777777" w:rsidR="00D85396" w:rsidRPr="004C0B6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99150B" w14:textId="77777777" w:rsidR="00D85396" w:rsidRPr="004C0B6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933A4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0000013404164533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F02F5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0.02794735596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12587" w14:textId="77777777" w:rsidR="00D85396" w:rsidRPr="004C0B6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4C0B6E">
              <w:rPr>
                <w:rFonts w:ascii="Calibri" w:eastAsia="Times New Roman" w:hAnsi="Calibri" w:cs="Calibri"/>
                <w:color w:val="000000"/>
              </w:rPr>
              <w:t>-0.028</w:t>
            </w:r>
          </w:p>
        </w:tc>
      </w:tr>
    </w:tbl>
    <w:p w14:paraId="0A77CAEC" w14:textId="77777777" w:rsidR="00D85396" w:rsidRPr="004C0B6E" w:rsidRDefault="00D85396" w:rsidP="00D85396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  <w:sectPr w:rsidR="00D85396" w:rsidRPr="004C0B6E" w:rsidSect="00D85396">
          <w:headerReference w:type="default" r:id="rId7"/>
          <w:headerReference w:type="first" r:id="rId8"/>
          <w:pgSz w:w="12240" w:h="15840"/>
          <w:pgMar w:top="2268" w:right="1701" w:bottom="1701" w:left="2268" w:header="720" w:footer="720" w:gutter="0"/>
          <w:pgNumType w:start="62"/>
          <w:cols w:space="720"/>
          <w:titlePg/>
          <w:docGrid w:linePitch="360"/>
        </w:sectPr>
      </w:pPr>
    </w:p>
    <w:p w14:paraId="30B06CD8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5: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TTR</w:t>
      </w:r>
    </w:p>
    <w:tbl>
      <w:tblPr>
        <w:tblW w:w="9090" w:type="dxa"/>
        <w:tblInd w:w="-5" w:type="dxa"/>
        <w:tblLook w:val="04A0" w:firstRow="1" w:lastRow="0" w:firstColumn="1" w:lastColumn="0" w:noHBand="0" w:noVBand="1"/>
      </w:tblPr>
      <w:tblGrid>
        <w:gridCol w:w="960"/>
        <w:gridCol w:w="1560"/>
        <w:gridCol w:w="1170"/>
        <w:gridCol w:w="1980"/>
        <w:gridCol w:w="1890"/>
        <w:gridCol w:w="1530"/>
      </w:tblGrid>
      <w:tr w:rsidR="00D85396" w:rsidRPr="007C0B3E" w14:paraId="00120EF4" w14:textId="77777777" w:rsidTr="00DD73E6">
        <w:trPr>
          <w:trHeight w:val="315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C5B47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6B79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Perusahaan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D0A6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4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5956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encanaan</w:t>
            </w:r>
            <w:proofErr w:type="spellEnd"/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jak</w:t>
            </w:r>
          </w:p>
        </w:tc>
      </w:tr>
      <w:tr w:rsidR="00D85396" w:rsidRPr="007C0B3E" w14:paraId="0B5E7EDA" w14:textId="77777777" w:rsidTr="00DD73E6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D45B64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C2E060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268A34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0EA19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aba </w:t>
            </w:r>
            <w:proofErr w:type="spellStart"/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sih</w:t>
            </w:r>
            <w:proofErr w:type="spellEnd"/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188A4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aba </w:t>
            </w:r>
            <w:proofErr w:type="spellStart"/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belum</w:t>
            </w:r>
            <w:proofErr w:type="spellEnd"/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jak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3C0F6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</w:p>
        </w:tc>
      </w:tr>
      <w:tr w:rsidR="00D85396" w:rsidRPr="007C0B3E" w14:paraId="6F3835E8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530B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B7755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RO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DEC5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FC39C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121460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FE588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10271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54C2D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183</w:t>
            </w:r>
          </w:p>
        </w:tc>
      </w:tr>
      <w:tr w:rsidR="00D85396" w:rsidRPr="007C0B3E" w14:paraId="0EBC7B60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90422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A07A1E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9D512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FFD44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96352600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3D891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74648500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81BBA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291</w:t>
            </w:r>
          </w:p>
        </w:tc>
      </w:tr>
      <w:tr w:rsidR="00D85396" w:rsidRPr="007C0B3E" w14:paraId="484563F9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5CC5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0C3356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A6A73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2692A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5911100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92A41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96352600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6C9B8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-0.061</w:t>
            </w:r>
          </w:p>
        </w:tc>
      </w:tr>
      <w:tr w:rsidR="00D85396" w:rsidRPr="007C0B3E" w14:paraId="6C02E4D5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90FEA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45049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M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8D6EA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9930B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03180142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AE423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21938258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EF612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846</w:t>
            </w:r>
          </w:p>
        </w:tc>
      </w:tr>
      <w:tr w:rsidR="00D85396" w:rsidRPr="007C0B3E" w14:paraId="11BFC3F3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1A67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2C9420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B687D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46D9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35760929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CD5CF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77360540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3102A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462</w:t>
            </w:r>
          </w:p>
        </w:tc>
      </w:tr>
      <w:tr w:rsidR="00D85396" w:rsidRPr="007C0B3E" w14:paraId="4F6469CE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CF219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705660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E864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2AC23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86085991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279BC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117822761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4E28F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31</w:t>
            </w:r>
          </w:p>
        </w:tc>
      </w:tr>
      <w:tr w:rsidR="00D85396" w:rsidRPr="007C0B3E" w14:paraId="6C10500E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BE65E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17885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Y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94E06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30F80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881699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67ABE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598347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F8B50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062</w:t>
            </w:r>
          </w:p>
        </w:tc>
      </w:tr>
      <w:tr w:rsidR="00D85396" w:rsidRPr="007C0B3E" w14:paraId="5582D25A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C1AAD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F846C6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FF14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8C282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5170876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ABD28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741642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78FC2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091</w:t>
            </w:r>
          </w:p>
        </w:tc>
      </w:tr>
      <w:tr w:rsidR="00D85396" w:rsidRPr="007C0B3E" w14:paraId="287EA25B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CAE79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E2163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3AD1A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4ABFE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002355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6F82F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3893747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BCC6F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028</w:t>
            </w:r>
          </w:p>
        </w:tc>
      </w:tr>
      <w:tr w:rsidR="00D85396" w:rsidRPr="007C0B3E" w14:paraId="6C9B7C64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74358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F48F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N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FA000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9D92C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13155543379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D3729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17006596384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A195A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74</w:t>
            </w:r>
          </w:p>
        </w:tc>
      </w:tr>
      <w:tr w:rsidR="00D85396" w:rsidRPr="007C0B3E" w14:paraId="2F8C8540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FFB58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5A31EA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39BAC5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EEC7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5730099314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23CFE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935222992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A92BF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613</w:t>
            </w:r>
          </w:p>
        </w:tc>
      </w:tr>
      <w:tr w:rsidR="00D85396" w:rsidRPr="007C0B3E" w14:paraId="6E9D1416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0B640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BC9277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4B9135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0E7E04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829013666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05182D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6318556872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D3D14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64</w:t>
            </w:r>
          </w:p>
        </w:tc>
      </w:tr>
      <w:tr w:rsidR="00D85396" w:rsidRPr="007C0B3E" w14:paraId="307651FB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87872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168F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54E88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2A01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7600268945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415F4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942843690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B00B1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806</w:t>
            </w:r>
          </w:p>
        </w:tc>
      </w:tr>
      <w:tr w:rsidR="00D85396" w:rsidRPr="007C0B3E" w14:paraId="46BE81E4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3CF3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A06FCE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EE05F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84759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983876778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60104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851569632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1CE91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155</w:t>
            </w:r>
          </w:p>
        </w:tc>
      </w:tr>
      <w:tr w:rsidR="00D85396" w:rsidRPr="007C0B3E" w14:paraId="39CED022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9F347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46B066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EA2F70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ADB98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8366823485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70C17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860369675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7BF32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972</w:t>
            </w:r>
          </w:p>
        </w:tc>
      </w:tr>
      <w:tr w:rsidR="00D85396" w:rsidRPr="007C0B3E" w14:paraId="3C5F4FCE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3829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4C2D3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KNT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3303CD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59F92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6344055986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7848C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5549524536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4C6E6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143</w:t>
            </w:r>
          </w:p>
        </w:tc>
      </w:tr>
      <w:tr w:rsidR="00D85396" w:rsidRPr="007C0B3E" w14:paraId="483C59B9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55B0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027A3B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17FCF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0F0F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3467601858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90E04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3036238420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BAB03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142</w:t>
            </w:r>
          </w:p>
        </w:tc>
      </w:tr>
      <w:tr w:rsidR="00D85396" w:rsidRPr="007C0B3E" w14:paraId="4152559E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ADA8F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AF7D50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6725F9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8BF5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423908413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12614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088704880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E8CF5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082</w:t>
            </w:r>
          </w:p>
        </w:tc>
      </w:tr>
      <w:tr w:rsidR="00D85396" w:rsidRPr="007C0B3E" w14:paraId="444E5CF6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B543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B405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P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70FCF6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546A7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0530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453FB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0768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67976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994</w:t>
            </w:r>
          </w:p>
        </w:tc>
      </w:tr>
      <w:tr w:rsidR="00D85396" w:rsidRPr="007C0B3E" w14:paraId="547BE2F3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132F2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1C1EC4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D52F86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D1E4B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33754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FEB68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31491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6A52E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072</w:t>
            </w:r>
          </w:p>
        </w:tc>
      </w:tr>
      <w:tr w:rsidR="00D85396" w:rsidRPr="007C0B3E" w14:paraId="6DD83860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E6D4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721C73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BA2658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DCB2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42963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727BB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39703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BE9E2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082</w:t>
            </w:r>
          </w:p>
        </w:tc>
      </w:tr>
      <w:tr w:rsidR="00D85396" w:rsidRPr="007C0B3E" w14:paraId="2DC90F84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79A56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8989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I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33311A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F6E2A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4112468102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2122E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5276401868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04F24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79</w:t>
            </w:r>
          </w:p>
        </w:tc>
      </w:tr>
      <w:tr w:rsidR="00D85396" w:rsidRPr="007C0B3E" w14:paraId="7DECDB9D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5031D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351FF0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17211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C4BB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2784010054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16A59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251590752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99B04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107</w:t>
            </w:r>
          </w:p>
        </w:tc>
      </w:tr>
      <w:tr w:rsidR="00D85396" w:rsidRPr="007C0B3E" w14:paraId="7C43CF14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21D36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1747CF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2A839A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78CA4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7327005586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B5B1B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7117823024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C106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.029</w:t>
            </w:r>
          </w:p>
        </w:tc>
      </w:tr>
      <w:tr w:rsidR="00D85396" w:rsidRPr="007C0B3E" w14:paraId="42D2361E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C328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BD722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A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D92EF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C4826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67117213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8A20A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91731674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D1101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32</w:t>
            </w:r>
          </w:p>
        </w:tc>
      </w:tr>
      <w:tr w:rsidR="00D85396" w:rsidRPr="007C0B3E" w14:paraId="06BC6078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3062D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C0A7B0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EE05C0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F3F22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11791724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5F7E2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49506486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36EC0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48</w:t>
            </w:r>
          </w:p>
        </w:tc>
      </w:tr>
      <w:tr w:rsidR="00D85396" w:rsidRPr="007C0B3E" w14:paraId="34F47184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D8F39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FC36F3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D4FFCB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65B76F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07655529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3AE901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49733951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99060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19</w:t>
            </w:r>
          </w:p>
        </w:tc>
      </w:tr>
      <w:tr w:rsidR="00D85396" w:rsidRPr="007C0B3E" w14:paraId="64B4DE46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3A91A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AFD40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PPF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823992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76E27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87318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9BF62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93440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FFE1F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934</w:t>
            </w:r>
          </w:p>
        </w:tc>
      </w:tr>
      <w:tr w:rsidR="00D85396" w:rsidRPr="007C0B3E" w14:paraId="1C3F1502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01CBE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1B5B6C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8F1320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DAB1C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91285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A2E01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1028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3DE96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828</w:t>
            </w:r>
          </w:p>
        </w:tc>
      </w:tr>
      <w:tr w:rsidR="00D85396" w:rsidRPr="007C0B3E" w14:paraId="31EDD3E5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5B283" w14:textId="77777777" w:rsidR="00D85396" w:rsidRPr="007C0B3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6E1BB0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290F7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26075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38322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B2C77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63688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5A168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845</w:t>
            </w:r>
          </w:p>
        </w:tc>
      </w:tr>
      <w:tr w:rsidR="00D85396" w:rsidRPr="007C0B3E" w14:paraId="510B28B7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6CC1D" w14:textId="77777777" w:rsidR="00D85396" w:rsidRPr="007C0B3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138CC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C0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PA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5CAFCA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0D5BD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433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48928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-907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E80AC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-0.478</w:t>
            </w:r>
          </w:p>
        </w:tc>
      </w:tr>
      <w:tr w:rsidR="00D85396" w:rsidRPr="007C0B3E" w14:paraId="3A2F189A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5D357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2988CC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71CBEF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950CA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23039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D1B5E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34401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FB1A6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670</w:t>
            </w:r>
          </w:p>
        </w:tc>
      </w:tr>
      <w:tr w:rsidR="00D85396" w:rsidRPr="007C0B3E" w14:paraId="73C49185" w14:textId="77777777" w:rsidTr="00DD73E6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FA9FB" w14:textId="77777777" w:rsidR="00D85396" w:rsidRPr="007C0B3E" w:rsidRDefault="00D85396" w:rsidP="00DD73E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B8DA73" w14:textId="77777777" w:rsidR="00D85396" w:rsidRPr="007C0B3E" w:rsidRDefault="00D85396" w:rsidP="00DD73E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A14691" w14:textId="77777777" w:rsidR="00D85396" w:rsidRPr="007C0B3E" w:rsidRDefault="00D85396" w:rsidP="00DD73E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1D0BE3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17342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5DA375" w14:textId="77777777" w:rsidR="00D85396" w:rsidRPr="00000216" w:rsidRDefault="00D85396" w:rsidP="00DD73E6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 w:rsidRPr="00000216">
              <w:rPr>
                <w:rFonts w:eastAsia="Times New Roman" w:cstheme="minorHAnsi"/>
                <w:color w:val="000000"/>
                <w:sz w:val="24"/>
                <w:szCs w:val="24"/>
              </w:rPr>
              <w:t>153703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4AED9" w14:textId="77777777" w:rsidR="00D85396" w:rsidRPr="007C0B3E" w:rsidRDefault="00D85396" w:rsidP="00DD73E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C0B3E">
              <w:rPr>
                <w:rFonts w:ascii="Calibri" w:eastAsia="Times New Roman" w:hAnsi="Calibri" w:cs="Calibri"/>
                <w:color w:val="000000"/>
              </w:rPr>
              <w:t>0.763</w:t>
            </w:r>
          </w:p>
        </w:tc>
      </w:tr>
    </w:tbl>
    <w:p w14:paraId="570FA196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Cs/>
          <w:sz w:val="24"/>
          <w:szCs w:val="24"/>
        </w:rPr>
      </w:pPr>
    </w:p>
    <w:p w14:paraId="0DB6E484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right"/>
        <w:rPr>
          <w:rFonts w:ascii="Times New Roman" w:hAnsi="Times New Roman" w:cs="Times New Roman"/>
          <w:bCs/>
          <w:sz w:val="24"/>
          <w:szCs w:val="24"/>
        </w:rPr>
      </w:pPr>
    </w:p>
    <w:p w14:paraId="3C695A72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6: Hasil Olah Data SPSS</w:t>
      </w:r>
    </w:p>
    <w:tbl>
      <w:tblPr>
        <w:tblW w:w="918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5"/>
        <w:gridCol w:w="902"/>
        <w:gridCol w:w="902"/>
        <w:gridCol w:w="942"/>
        <w:gridCol w:w="968"/>
        <w:gridCol w:w="902"/>
        <w:gridCol w:w="902"/>
        <w:gridCol w:w="1265"/>
        <w:gridCol w:w="904"/>
      </w:tblGrid>
      <w:tr w:rsidR="00D85396" w:rsidRPr="009F5267" w14:paraId="3FA8EE2B" w14:textId="77777777" w:rsidTr="00DD73E6">
        <w:trPr>
          <w:cantSplit/>
          <w:trHeight w:val="329"/>
        </w:trPr>
        <w:tc>
          <w:tcPr>
            <w:tcW w:w="9182" w:type="dxa"/>
            <w:gridSpan w:val="9"/>
            <w:shd w:val="clear" w:color="auto" w:fill="auto"/>
            <w:vAlign w:val="center"/>
          </w:tcPr>
          <w:p w14:paraId="30BF8DA0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r w:rsidRPr="009F5267">
              <w:rPr>
                <w:rFonts w:ascii="Arial" w:hAnsi="Arial" w:cs="Arial"/>
                <w:b/>
                <w:bCs/>
                <w:color w:val="000000" w:themeColor="text1"/>
              </w:rPr>
              <w:t>Descriptive Statistics</w:t>
            </w:r>
          </w:p>
        </w:tc>
      </w:tr>
      <w:tr w:rsidR="00D85396" w:rsidRPr="009F5267" w14:paraId="44802B9F" w14:textId="77777777" w:rsidTr="00DD73E6">
        <w:trPr>
          <w:cantSplit/>
          <w:trHeight w:val="345"/>
        </w:trPr>
        <w:tc>
          <w:tcPr>
            <w:tcW w:w="1495" w:type="dxa"/>
            <w:shd w:val="clear" w:color="auto" w:fill="auto"/>
            <w:vAlign w:val="bottom"/>
          </w:tcPr>
          <w:p w14:paraId="4EC5C68E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02" w:type="dxa"/>
            <w:shd w:val="clear" w:color="auto" w:fill="auto"/>
            <w:vAlign w:val="bottom"/>
          </w:tcPr>
          <w:p w14:paraId="145F14BF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1EABB117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Range</w:t>
            </w:r>
          </w:p>
        </w:tc>
        <w:tc>
          <w:tcPr>
            <w:tcW w:w="942" w:type="dxa"/>
            <w:shd w:val="clear" w:color="auto" w:fill="auto"/>
            <w:vAlign w:val="bottom"/>
          </w:tcPr>
          <w:p w14:paraId="3BB580B2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Minimum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3D16EF20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Maximum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33E07CE3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Sum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4623D746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1265" w:type="dxa"/>
            <w:shd w:val="clear" w:color="auto" w:fill="auto"/>
            <w:vAlign w:val="bottom"/>
          </w:tcPr>
          <w:p w14:paraId="680664DB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Deviation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585809E3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Variance</w:t>
            </w:r>
          </w:p>
        </w:tc>
      </w:tr>
      <w:tr w:rsidR="00D85396" w:rsidRPr="009F5267" w14:paraId="5F14ED66" w14:textId="77777777" w:rsidTr="00DD73E6">
        <w:trPr>
          <w:cantSplit/>
          <w:trHeight w:val="329"/>
        </w:trPr>
        <w:tc>
          <w:tcPr>
            <w:tcW w:w="1495" w:type="dxa"/>
            <w:shd w:val="clear" w:color="auto" w:fill="auto"/>
          </w:tcPr>
          <w:p w14:paraId="04164AA8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Beban Pajak</w:t>
            </w:r>
          </w:p>
        </w:tc>
        <w:tc>
          <w:tcPr>
            <w:tcW w:w="902" w:type="dxa"/>
            <w:shd w:val="clear" w:color="auto" w:fill="auto"/>
          </w:tcPr>
          <w:p w14:paraId="663AC4FA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  <w:tc>
          <w:tcPr>
            <w:tcW w:w="902" w:type="dxa"/>
            <w:shd w:val="clear" w:color="auto" w:fill="auto"/>
          </w:tcPr>
          <w:p w14:paraId="77A3A2A1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25</w:t>
            </w:r>
          </w:p>
        </w:tc>
        <w:tc>
          <w:tcPr>
            <w:tcW w:w="942" w:type="dxa"/>
            <w:shd w:val="clear" w:color="auto" w:fill="auto"/>
          </w:tcPr>
          <w:p w14:paraId="5BA2E556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00</w:t>
            </w:r>
          </w:p>
        </w:tc>
        <w:tc>
          <w:tcPr>
            <w:tcW w:w="968" w:type="dxa"/>
            <w:shd w:val="clear" w:color="auto" w:fill="auto"/>
          </w:tcPr>
          <w:p w14:paraId="1344EEFC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25</w:t>
            </w:r>
          </w:p>
        </w:tc>
        <w:tc>
          <w:tcPr>
            <w:tcW w:w="902" w:type="dxa"/>
            <w:shd w:val="clear" w:color="auto" w:fill="auto"/>
          </w:tcPr>
          <w:p w14:paraId="5690EBBF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1.76</w:t>
            </w:r>
          </w:p>
        </w:tc>
        <w:tc>
          <w:tcPr>
            <w:tcW w:w="902" w:type="dxa"/>
            <w:shd w:val="clear" w:color="auto" w:fill="auto"/>
          </w:tcPr>
          <w:p w14:paraId="10B0F30E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0183</w:t>
            </w:r>
          </w:p>
        </w:tc>
        <w:tc>
          <w:tcPr>
            <w:tcW w:w="1265" w:type="dxa"/>
            <w:shd w:val="clear" w:color="auto" w:fill="auto"/>
          </w:tcPr>
          <w:p w14:paraId="6F690C71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02850</w:t>
            </w:r>
          </w:p>
        </w:tc>
        <w:tc>
          <w:tcPr>
            <w:tcW w:w="902" w:type="dxa"/>
            <w:shd w:val="clear" w:color="auto" w:fill="auto"/>
          </w:tcPr>
          <w:p w14:paraId="2C0F3946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</w:tr>
      <w:tr w:rsidR="00D85396" w:rsidRPr="009F5267" w14:paraId="5C3F939B" w14:textId="77777777" w:rsidTr="00DD73E6">
        <w:trPr>
          <w:cantSplit/>
          <w:trHeight w:val="345"/>
        </w:trPr>
        <w:tc>
          <w:tcPr>
            <w:tcW w:w="1495" w:type="dxa"/>
            <w:shd w:val="clear" w:color="auto" w:fill="auto"/>
          </w:tcPr>
          <w:p w14:paraId="40E43A05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DER</w:t>
            </w:r>
          </w:p>
        </w:tc>
        <w:tc>
          <w:tcPr>
            <w:tcW w:w="902" w:type="dxa"/>
            <w:shd w:val="clear" w:color="auto" w:fill="auto"/>
          </w:tcPr>
          <w:p w14:paraId="0E92B51A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  <w:tc>
          <w:tcPr>
            <w:tcW w:w="902" w:type="dxa"/>
            <w:shd w:val="clear" w:color="auto" w:fill="auto"/>
          </w:tcPr>
          <w:p w14:paraId="2D3A4D69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55.12</w:t>
            </w:r>
          </w:p>
        </w:tc>
        <w:tc>
          <w:tcPr>
            <w:tcW w:w="942" w:type="dxa"/>
            <w:shd w:val="clear" w:color="auto" w:fill="auto"/>
          </w:tcPr>
          <w:p w14:paraId="30B87A01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-13.64</w:t>
            </w:r>
          </w:p>
        </w:tc>
        <w:tc>
          <w:tcPr>
            <w:tcW w:w="968" w:type="dxa"/>
            <w:shd w:val="clear" w:color="auto" w:fill="auto"/>
          </w:tcPr>
          <w:p w14:paraId="302D4F6E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41.48</w:t>
            </w:r>
          </w:p>
        </w:tc>
        <w:tc>
          <w:tcPr>
            <w:tcW w:w="902" w:type="dxa"/>
            <w:shd w:val="clear" w:color="auto" w:fill="auto"/>
          </w:tcPr>
          <w:p w14:paraId="554D0B59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263.91</w:t>
            </w:r>
          </w:p>
        </w:tc>
        <w:tc>
          <w:tcPr>
            <w:tcW w:w="902" w:type="dxa"/>
            <w:shd w:val="clear" w:color="auto" w:fill="auto"/>
          </w:tcPr>
          <w:p w14:paraId="07B92DC0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2.7490</w:t>
            </w:r>
          </w:p>
        </w:tc>
        <w:tc>
          <w:tcPr>
            <w:tcW w:w="1265" w:type="dxa"/>
            <w:shd w:val="clear" w:color="auto" w:fill="auto"/>
          </w:tcPr>
          <w:p w14:paraId="661CDF1D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6.39556</w:t>
            </w:r>
          </w:p>
        </w:tc>
        <w:tc>
          <w:tcPr>
            <w:tcW w:w="902" w:type="dxa"/>
            <w:shd w:val="clear" w:color="auto" w:fill="auto"/>
          </w:tcPr>
          <w:p w14:paraId="7CA8367F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40.903</w:t>
            </w:r>
          </w:p>
        </w:tc>
      </w:tr>
      <w:tr w:rsidR="00D85396" w:rsidRPr="009F5267" w14:paraId="6E01FA75" w14:textId="77777777" w:rsidTr="00DD73E6">
        <w:trPr>
          <w:cantSplit/>
          <w:trHeight w:val="345"/>
        </w:trPr>
        <w:tc>
          <w:tcPr>
            <w:tcW w:w="1495" w:type="dxa"/>
            <w:shd w:val="clear" w:color="auto" w:fill="auto"/>
          </w:tcPr>
          <w:p w14:paraId="0E0E89B0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DA</w:t>
            </w:r>
          </w:p>
        </w:tc>
        <w:tc>
          <w:tcPr>
            <w:tcW w:w="902" w:type="dxa"/>
            <w:shd w:val="clear" w:color="auto" w:fill="auto"/>
          </w:tcPr>
          <w:p w14:paraId="5EC4D963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  <w:tc>
          <w:tcPr>
            <w:tcW w:w="902" w:type="dxa"/>
            <w:shd w:val="clear" w:color="auto" w:fill="auto"/>
          </w:tcPr>
          <w:p w14:paraId="40D48A80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27</w:t>
            </w:r>
          </w:p>
        </w:tc>
        <w:tc>
          <w:tcPr>
            <w:tcW w:w="942" w:type="dxa"/>
            <w:shd w:val="clear" w:color="auto" w:fill="auto"/>
          </w:tcPr>
          <w:p w14:paraId="34D21AAE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-.13</w:t>
            </w:r>
          </w:p>
        </w:tc>
        <w:tc>
          <w:tcPr>
            <w:tcW w:w="968" w:type="dxa"/>
            <w:shd w:val="clear" w:color="auto" w:fill="auto"/>
          </w:tcPr>
          <w:p w14:paraId="7B56584E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14</w:t>
            </w:r>
          </w:p>
        </w:tc>
        <w:tc>
          <w:tcPr>
            <w:tcW w:w="902" w:type="dxa"/>
            <w:shd w:val="clear" w:color="auto" w:fill="auto"/>
          </w:tcPr>
          <w:p w14:paraId="3A869309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-2.59</w:t>
            </w:r>
          </w:p>
        </w:tc>
        <w:tc>
          <w:tcPr>
            <w:tcW w:w="902" w:type="dxa"/>
            <w:shd w:val="clear" w:color="auto" w:fill="auto"/>
          </w:tcPr>
          <w:p w14:paraId="57C38CEC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-.0269</w:t>
            </w:r>
          </w:p>
        </w:tc>
        <w:tc>
          <w:tcPr>
            <w:tcW w:w="1265" w:type="dxa"/>
            <w:shd w:val="clear" w:color="auto" w:fill="auto"/>
          </w:tcPr>
          <w:p w14:paraId="04020C9C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03410</w:t>
            </w:r>
          </w:p>
        </w:tc>
        <w:tc>
          <w:tcPr>
            <w:tcW w:w="902" w:type="dxa"/>
            <w:shd w:val="clear" w:color="auto" w:fill="auto"/>
          </w:tcPr>
          <w:p w14:paraId="5DAA6C1A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</w:tr>
      <w:tr w:rsidR="00D85396" w:rsidRPr="009F5267" w14:paraId="5F266674" w14:textId="77777777" w:rsidTr="00DD73E6">
        <w:trPr>
          <w:cantSplit/>
          <w:trHeight w:val="329"/>
        </w:trPr>
        <w:tc>
          <w:tcPr>
            <w:tcW w:w="1495" w:type="dxa"/>
            <w:shd w:val="clear" w:color="auto" w:fill="auto"/>
          </w:tcPr>
          <w:p w14:paraId="5CF2529D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TRR</w:t>
            </w:r>
          </w:p>
        </w:tc>
        <w:tc>
          <w:tcPr>
            <w:tcW w:w="902" w:type="dxa"/>
            <w:shd w:val="clear" w:color="auto" w:fill="auto"/>
          </w:tcPr>
          <w:p w14:paraId="57583177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  <w:tc>
          <w:tcPr>
            <w:tcW w:w="902" w:type="dxa"/>
            <w:shd w:val="clear" w:color="auto" w:fill="auto"/>
          </w:tcPr>
          <w:p w14:paraId="6D6E99AA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3.41</w:t>
            </w:r>
          </w:p>
        </w:tc>
        <w:tc>
          <w:tcPr>
            <w:tcW w:w="942" w:type="dxa"/>
            <w:shd w:val="clear" w:color="auto" w:fill="auto"/>
          </w:tcPr>
          <w:p w14:paraId="4709FD21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-1.00</w:t>
            </w:r>
          </w:p>
        </w:tc>
        <w:tc>
          <w:tcPr>
            <w:tcW w:w="968" w:type="dxa"/>
            <w:shd w:val="clear" w:color="auto" w:fill="auto"/>
          </w:tcPr>
          <w:p w14:paraId="6540A3E4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2.41</w:t>
            </w:r>
          </w:p>
        </w:tc>
        <w:tc>
          <w:tcPr>
            <w:tcW w:w="902" w:type="dxa"/>
            <w:shd w:val="clear" w:color="auto" w:fill="auto"/>
          </w:tcPr>
          <w:p w14:paraId="7BDC57E9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80.38</w:t>
            </w:r>
          </w:p>
        </w:tc>
        <w:tc>
          <w:tcPr>
            <w:tcW w:w="902" w:type="dxa"/>
            <w:shd w:val="clear" w:color="auto" w:fill="auto"/>
          </w:tcPr>
          <w:p w14:paraId="4F259009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8373</w:t>
            </w:r>
          </w:p>
        </w:tc>
        <w:tc>
          <w:tcPr>
            <w:tcW w:w="1265" w:type="dxa"/>
            <w:shd w:val="clear" w:color="auto" w:fill="auto"/>
          </w:tcPr>
          <w:p w14:paraId="6F1395FD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35088</w:t>
            </w:r>
          </w:p>
        </w:tc>
        <w:tc>
          <w:tcPr>
            <w:tcW w:w="902" w:type="dxa"/>
            <w:shd w:val="clear" w:color="auto" w:fill="auto"/>
          </w:tcPr>
          <w:p w14:paraId="5D6DFA41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.123</w:t>
            </w:r>
          </w:p>
        </w:tc>
      </w:tr>
      <w:tr w:rsidR="00D85396" w:rsidRPr="009F5267" w14:paraId="36DBED6B" w14:textId="77777777" w:rsidTr="00DD73E6">
        <w:trPr>
          <w:cantSplit/>
          <w:trHeight w:val="345"/>
        </w:trPr>
        <w:tc>
          <w:tcPr>
            <w:tcW w:w="1495" w:type="dxa"/>
            <w:shd w:val="clear" w:color="auto" w:fill="auto"/>
          </w:tcPr>
          <w:p w14:paraId="5F355DFC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Valid N (listwise)</w:t>
            </w:r>
          </w:p>
        </w:tc>
        <w:tc>
          <w:tcPr>
            <w:tcW w:w="902" w:type="dxa"/>
            <w:shd w:val="clear" w:color="auto" w:fill="auto"/>
          </w:tcPr>
          <w:p w14:paraId="1D637154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F5267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  <w:tc>
          <w:tcPr>
            <w:tcW w:w="902" w:type="dxa"/>
            <w:shd w:val="clear" w:color="auto" w:fill="auto"/>
            <w:vAlign w:val="center"/>
          </w:tcPr>
          <w:p w14:paraId="0AFF62C2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42" w:type="dxa"/>
            <w:shd w:val="clear" w:color="auto" w:fill="auto"/>
            <w:vAlign w:val="center"/>
          </w:tcPr>
          <w:p w14:paraId="027C6BA5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68" w:type="dxa"/>
            <w:shd w:val="clear" w:color="auto" w:fill="auto"/>
            <w:vAlign w:val="center"/>
          </w:tcPr>
          <w:p w14:paraId="7A3A5122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02" w:type="dxa"/>
            <w:shd w:val="clear" w:color="auto" w:fill="auto"/>
            <w:vAlign w:val="center"/>
          </w:tcPr>
          <w:p w14:paraId="2A478E66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02" w:type="dxa"/>
            <w:shd w:val="clear" w:color="auto" w:fill="auto"/>
            <w:vAlign w:val="center"/>
          </w:tcPr>
          <w:p w14:paraId="162EB201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265" w:type="dxa"/>
            <w:shd w:val="clear" w:color="auto" w:fill="auto"/>
            <w:vAlign w:val="center"/>
          </w:tcPr>
          <w:p w14:paraId="186F86C4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02" w:type="dxa"/>
            <w:shd w:val="clear" w:color="auto" w:fill="auto"/>
            <w:vAlign w:val="center"/>
          </w:tcPr>
          <w:p w14:paraId="0991BBBD" w14:textId="77777777" w:rsidR="00D85396" w:rsidRPr="009F5267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2E2FFEB5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5338" w:type="dxa"/>
        <w:tblInd w:w="-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1"/>
        <w:gridCol w:w="1438"/>
        <w:gridCol w:w="1469"/>
      </w:tblGrid>
      <w:tr w:rsidR="00D85396" w:rsidRPr="0096003B" w14:paraId="1C211867" w14:textId="77777777" w:rsidTr="00DD73E6">
        <w:trPr>
          <w:cantSplit/>
        </w:trPr>
        <w:tc>
          <w:tcPr>
            <w:tcW w:w="533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4B419F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r w:rsidRPr="0096003B">
              <w:rPr>
                <w:rFonts w:ascii="Arial" w:hAnsi="Arial" w:cs="Arial"/>
                <w:b/>
                <w:bCs/>
                <w:color w:val="000000" w:themeColor="text1"/>
              </w:rPr>
              <w:t>One-Sample Kolmogorov-Smirnov Test</w:t>
            </w:r>
          </w:p>
        </w:tc>
      </w:tr>
      <w:tr w:rsidR="00D85396" w:rsidRPr="0096003B" w14:paraId="7BC2910C" w14:textId="77777777" w:rsidTr="00DD73E6">
        <w:trPr>
          <w:cantSplit/>
        </w:trPr>
        <w:tc>
          <w:tcPr>
            <w:tcW w:w="386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B1DE45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A8C60D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Unstandardized Residual</w:t>
            </w:r>
          </w:p>
        </w:tc>
      </w:tr>
      <w:tr w:rsidR="00D85396" w:rsidRPr="0096003B" w14:paraId="4445D028" w14:textId="77777777" w:rsidTr="00DD73E6">
        <w:trPr>
          <w:cantSplit/>
        </w:trPr>
        <w:tc>
          <w:tcPr>
            <w:tcW w:w="386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437FA1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843083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96003B" w14:paraId="07308B31" w14:textId="77777777" w:rsidTr="00DD73E6">
        <w:trPr>
          <w:cantSplit/>
        </w:trPr>
        <w:tc>
          <w:tcPr>
            <w:tcW w:w="243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4F5BB5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Normal </w:t>
            </w:r>
            <w:proofErr w:type="spellStart"/>
            <w:proofErr w:type="gramStart"/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Parameters</w:t>
            </w: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7E0C0B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A0BAF1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0000000</w:t>
            </w:r>
          </w:p>
        </w:tc>
      </w:tr>
      <w:tr w:rsidR="00D85396" w:rsidRPr="0096003B" w14:paraId="63D2C610" w14:textId="77777777" w:rsidTr="00DD73E6">
        <w:trPr>
          <w:cantSplit/>
        </w:trPr>
        <w:tc>
          <w:tcPr>
            <w:tcW w:w="243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588FE5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952DC5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Deviation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098F7F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1.15381730</w:t>
            </w:r>
          </w:p>
        </w:tc>
      </w:tr>
      <w:tr w:rsidR="00D85396" w:rsidRPr="0096003B" w14:paraId="585D5A71" w14:textId="77777777" w:rsidTr="00DD73E6">
        <w:trPr>
          <w:cantSplit/>
        </w:trPr>
        <w:tc>
          <w:tcPr>
            <w:tcW w:w="243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05463B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Most Extreme Differences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6406EB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Absolute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6A5C22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086</w:t>
            </w:r>
          </w:p>
        </w:tc>
      </w:tr>
      <w:tr w:rsidR="00D85396" w:rsidRPr="0096003B" w14:paraId="00A9DB42" w14:textId="77777777" w:rsidTr="00DD73E6">
        <w:trPr>
          <w:cantSplit/>
        </w:trPr>
        <w:tc>
          <w:tcPr>
            <w:tcW w:w="243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6395F1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7BFFD0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Positive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11B06B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053</w:t>
            </w:r>
          </w:p>
        </w:tc>
      </w:tr>
      <w:tr w:rsidR="00D85396" w:rsidRPr="0096003B" w14:paraId="35D9B380" w14:textId="77777777" w:rsidTr="00DD73E6">
        <w:trPr>
          <w:cantSplit/>
        </w:trPr>
        <w:tc>
          <w:tcPr>
            <w:tcW w:w="243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4D130D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E08350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Negative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1A4BC6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-.086</w:t>
            </w:r>
          </w:p>
        </w:tc>
      </w:tr>
      <w:tr w:rsidR="00D85396" w:rsidRPr="0096003B" w14:paraId="374F54ED" w14:textId="77777777" w:rsidTr="00DD73E6">
        <w:trPr>
          <w:cantSplit/>
        </w:trPr>
        <w:tc>
          <w:tcPr>
            <w:tcW w:w="386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C7F90B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Test Statistic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AA24B7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086</w:t>
            </w:r>
          </w:p>
        </w:tc>
      </w:tr>
      <w:tr w:rsidR="00D85396" w:rsidRPr="0096003B" w14:paraId="456980AD" w14:textId="77777777" w:rsidTr="00DD73E6">
        <w:trPr>
          <w:cantSplit/>
        </w:trPr>
        <w:tc>
          <w:tcPr>
            <w:tcW w:w="386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79D6C5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Asymp</w:t>
            </w:r>
            <w:proofErr w:type="spellEnd"/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 Sig. (2-tailed)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313921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076</w:t>
            </w: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c</w:t>
            </w:r>
          </w:p>
        </w:tc>
      </w:tr>
    </w:tbl>
    <w:p w14:paraId="7B7A56F1" w14:textId="77777777" w:rsidR="00D85396" w:rsidRDefault="00D85396" w:rsidP="00D85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4395" w:type="dxa"/>
        <w:tblInd w:w="-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04"/>
        <w:gridCol w:w="1013"/>
        <w:gridCol w:w="971"/>
        <w:gridCol w:w="1407"/>
      </w:tblGrid>
      <w:tr w:rsidR="00D85396" w:rsidRPr="0096003B" w14:paraId="3605BF69" w14:textId="77777777" w:rsidTr="00DD73E6">
        <w:trPr>
          <w:cantSplit/>
          <w:trHeight w:val="281"/>
        </w:trPr>
        <w:tc>
          <w:tcPr>
            <w:tcW w:w="439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F66638C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96003B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96003B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D85396" w:rsidRPr="0096003B" w14:paraId="1713ACD8" w14:textId="77777777" w:rsidTr="00DD73E6">
        <w:trPr>
          <w:cantSplit/>
          <w:trHeight w:val="577"/>
        </w:trPr>
        <w:tc>
          <w:tcPr>
            <w:tcW w:w="201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8CF8E9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Model</w:t>
            </w:r>
          </w:p>
        </w:tc>
        <w:tc>
          <w:tcPr>
            <w:tcW w:w="23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35CD59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Collinearity Statistics</w:t>
            </w:r>
          </w:p>
        </w:tc>
      </w:tr>
      <w:tr w:rsidR="00D85396" w:rsidRPr="0096003B" w14:paraId="00BB58B4" w14:textId="77777777" w:rsidTr="00DD73E6">
        <w:trPr>
          <w:cantSplit/>
          <w:trHeight w:val="281"/>
        </w:trPr>
        <w:tc>
          <w:tcPr>
            <w:tcW w:w="2017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DAA851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782111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Tolerance</w:t>
            </w:r>
          </w:p>
        </w:tc>
        <w:tc>
          <w:tcPr>
            <w:tcW w:w="1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994365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VIF</w:t>
            </w:r>
          </w:p>
        </w:tc>
      </w:tr>
      <w:tr w:rsidR="00D85396" w:rsidRPr="0096003B" w14:paraId="0D5A209C" w14:textId="77777777" w:rsidTr="00DD73E6">
        <w:trPr>
          <w:cantSplit/>
          <w:trHeight w:val="295"/>
        </w:trPr>
        <w:tc>
          <w:tcPr>
            <w:tcW w:w="10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46B128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07151C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(Constant)</w:t>
            </w:r>
          </w:p>
        </w:tc>
        <w:tc>
          <w:tcPr>
            <w:tcW w:w="9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C1C6C0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F28160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D85396" w:rsidRPr="0096003B" w14:paraId="5ACA32E4" w14:textId="77777777" w:rsidTr="00DD73E6">
        <w:trPr>
          <w:cantSplit/>
          <w:trHeight w:val="308"/>
        </w:trPr>
        <w:tc>
          <w:tcPr>
            <w:tcW w:w="10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A1C741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65E680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DER</w:t>
            </w:r>
          </w:p>
        </w:tc>
        <w:tc>
          <w:tcPr>
            <w:tcW w:w="9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4886D3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995</w:t>
            </w:r>
          </w:p>
        </w:tc>
        <w:tc>
          <w:tcPr>
            <w:tcW w:w="1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9540C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1.005</w:t>
            </w:r>
          </w:p>
        </w:tc>
      </w:tr>
      <w:tr w:rsidR="00D85396" w:rsidRPr="0096003B" w14:paraId="5182CB5E" w14:textId="77777777" w:rsidTr="00DD73E6">
        <w:trPr>
          <w:cantSplit/>
          <w:trHeight w:val="308"/>
        </w:trPr>
        <w:tc>
          <w:tcPr>
            <w:tcW w:w="10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0F2933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0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AC513C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DA</w:t>
            </w:r>
          </w:p>
        </w:tc>
        <w:tc>
          <w:tcPr>
            <w:tcW w:w="9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B53E1E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165</w:t>
            </w:r>
          </w:p>
        </w:tc>
        <w:tc>
          <w:tcPr>
            <w:tcW w:w="1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1CDE23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6.067</w:t>
            </w:r>
          </w:p>
        </w:tc>
      </w:tr>
      <w:tr w:rsidR="00D85396" w:rsidRPr="0096003B" w14:paraId="462C376A" w14:textId="77777777" w:rsidTr="00DD73E6">
        <w:trPr>
          <w:cantSplit/>
          <w:trHeight w:val="295"/>
        </w:trPr>
        <w:tc>
          <w:tcPr>
            <w:tcW w:w="10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C0A925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0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25BBAB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TRR</w:t>
            </w:r>
          </w:p>
        </w:tc>
        <w:tc>
          <w:tcPr>
            <w:tcW w:w="9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9D770B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.165</w:t>
            </w:r>
          </w:p>
        </w:tc>
        <w:tc>
          <w:tcPr>
            <w:tcW w:w="1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ECDECE" w14:textId="77777777" w:rsidR="00D85396" w:rsidRPr="0096003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6003B">
              <w:rPr>
                <w:rFonts w:ascii="Arial" w:hAnsi="Arial" w:cs="Arial"/>
                <w:color w:val="000000" w:themeColor="text1"/>
                <w:sz w:val="18"/>
                <w:szCs w:val="18"/>
              </w:rPr>
              <w:t>6.078</w:t>
            </w:r>
          </w:p>
        </w:tc>
      </w:tr>
    </w:tbl>
    <w:p w14:paraId="2956A84A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7230" w:type="dxa"/>
        <w:tblInd w:w="-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76"/>
        <w:gridCol w:w="1037"/>
        <w:gridCol w:w="1101"/>
        <w:gridCol w:w="1489"/>
        <w:gridCol w:w="1489"/>
        <w:gridCol w:w="1038"/>
      </w:tblGrid>
      <w:tr w:rsidR="00D85396" w:rsidRPr="004E66EB" w14:paraId="436512BB" w14:textId="77777777" w:rsidTr="00DD73E6">
        <w:trPr>
          <w:cantSplit/>
          <w:trHeight w:val="280"/>
        </w:trPr>
        <w:tc>
          <w:tcPr>
            <w:tcW w:w="723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82DCFF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010205"/>
              </w:rPr>
            </w:pPr>
            <w:r w:rsidRPr="00B764AB">
              <w:rPr>
                <w:rFonts w:ascii="Arial" w:hAnsi="Arial" w:cs="Arial"/>
                <w:b/>
                <w:bCs/>
                <w:color w:val="000000" w:themeColor="text1"/>
              </w:rPr>
              <w:t xml:space="preserve">Model </w:t>
            </w:r>
            <w:proofErr w:type="spellStart"/>
            <w:r w:rsidRPr="00B764AB">
              <w:rPr>
                <w:rFonts w:ascii="Arial" w:hAnsi="Arial" w:cs="Arial"/>
                <w:b/>
                <w:bCs/>
                <w:color w:val="000000" w:themeColor="text1"/>
              </w:rPr>
              <w:t>Summary</w:t>
            </w:r>
            <w:r w:rsidRPr="00B764AB">
              <w:rPr>
                <w:rFonts w:ascii="Arial" w:hAnsi="Arial" w:cs="Arial"/>
                <w:b/>
                <w:bCs/>
                <w:color w:val="000000" w:themeColor="text1"/>
                <w:vertAlign w:val="superscript"/>
              </w:rPr>
              <w:t>b</w:t>
            </w:r>
            <w:proofErr w:type="spellEnd"/>
          </w:p>
        </w:tc>
      </w:tr>
      <w:tr w:rsidR="00D85396" w:rsidRPr="004E66EB" w14:paraId="6A9E77DA" w14:textId="77777777" w:rsidTr="00DD73E6">
        <w:trPr>
          <w:cantSplit/>
          <w:trHeight w:val="930"/>
        </w:trPr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78C5F96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E66EB">
              <w:rPr>
                <w:rFonts w:ascii="Arial" w:hAnsi="Arial" w:cs="Arial"/>
                <w:color w:val="000000" w:themeColor="text1"/>
                <w:sz w:val="18"/>
                <w:szCs w:val="18"/>
              </w:rPr>
              <w:t>Model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F3BB430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R</w:t>
            </w:r>
          </w:p>
        </w:tc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7C8635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R Square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3560F8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Adjusted R Square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D5C908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Error of the Estimate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8E27EC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E66EB">
              <w:rPr>
                <w:rFonts w:ascii="Arial" w:hAnsi="Arial" w:cs="Arial"/>
                <w:color w:val="000000" w:themeColor="text1"/>
                <w:sz w:val="18"/>
                <w:szCs w:val="18"/>
              </w:rPr>
              <w:t>Durbin-Watson</w:t>
            </w:r>
          </w:p>
        </w:tc>
      </w:tr>
      <w:tr w:rsidR="00D85396" w:rsidRPr="004E66EB" w14:paraId="0183E085" w14:textId="77777777" w:rsidTr="00DD73E6">
        <w:trPr>
          <w:cantSplit/>
          <w:trHeight w:val="280"/>
        </w:trPr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68CE58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E66EB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C0F23E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805</w:t>
            </w: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19FA0E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649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9ADA82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637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BD649A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29312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C92457" w14:textId="77777777" w:rsidR="00D85396" w:rsidRPr="004E66E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E66EB">
              <w:rPr>
                <w:rFonts w:ascii="Arial" w:hAnsi="Arial" w:cs="Arial"/>
                <w:color w:val="000000" w:themeColor="text1"/>
                <w:sz w:val="18"/>
                <w:szCs w:val="18"/>
              </w:rPr>
              <w:t>2.201</w:t>
            </w:r>
          </w:p>
        </w:tc>
      </w:tr>
    </w:tbl>
    <w:p w14:paraId="3B4909A9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7371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32"/>
        <w:gridCol w:w="1284"/>
        <w:gridCol w:w="1469"/>
        <w:gridCol w:w="1025"/>
        <w:gridCol w:w="1408"/>
        <w:gridCol w:w="1025"/>
        <w:gridCol w:w="628"/>
      </w:tblGrid>
      <w:tr w:rsidR="00D85396" w:rsidRPr="00066DE5" w14:paraId="50D04E3E" w14:textId="77777777" w:rsidTr="00DD73E6">
        <w:trPr>
          <w:cantSplit/>
        </w:trPr>
        <w:tc>
          <w:tcPr>
            <w:tcW w:w="7371" w:type="dxa"/>
            <w:gridSpan w:val="7"/>
            <w:shd w:val="clear" w:color="auto" w:fill="auto"/>
            <w:vAlign w:val="center"/>
          </w:tcPr>
          <w:p w14:paraId="7C046CD6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066DE5">
              <w:rPr>
                <w:rFonts w:ascii="Arial" w:hAnsi="Arial" w:cs="Arial"/>
                <w:b/>
                <w:bCs/>
                <w:color w:val="000000" w:themeColor="text1"/>
              </w:rPr>
              <w:t>ANOVA</w:t>
            </w:r>
            <w:r w:rsidRPr="00066DE5">
              <w:rPr>
                <w:rFonts w:ascii="Arial" w:hAnsi="Arial" w:cs="Arial"/>
                <w:b/>
                <w:bCs/>
                <w:color w:val="000000" w:themeColor="text1"/>
                <w:vertAlign w:val="superscript"/>
              </w:rPr>
              <w:t>a</w:t>
            </w:r>
            <w:proofErr w:type="spellEnd"/>
          </w:p>
        </w:tc>
      </w:tr>
      <w:tr w:rsidR="00D85396" w:rsidRPr="00066DE5" w14:paraId="256A93FA" w14:textId="77777777" w:rsidTr="00DD73E6">
        <w:trPr>
          <w:cantSplit/>
        </w:trPr>
        <w:tc>
          <w:tcPr>
            <w:tcW w:w="1816" w:type="dxa"/>
            <w:gridSpan w:val="2"/>
            <w:shd w:val="clear" w:color="auto" w:fill="auto"/>
            <w:vAlign w:val="bottom"/>
          </w:tcPr>
          <w:p w14:paraId="62568E24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Model</w:t>
            </w:r>
          </w:p>
        </w:tc>
        <w:tc>
          <w:tcPr>
            <w:tcW w:w="1469" w:type="dxa"/>
            <w:shd w:val="clear" w:color="auto" w:fill="auto"/>
            <w:vAlign w:val="bottom"/>
          </w:tcPr>
          <w:p w14:paraId="2D97F151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Sum of Squares</w:t>
            </w:r>
          </w:p>
        </w:tc>
        <w:tc>
          <w:tcPr>
            <w:tcW w:w="1025" w:type="dxa"/>
            <w:shd w:val="clear" w:color="auto" w:fill="auto"/>
            <w:vAlign w:val="bottom"/>
          </w:tcPr>
          <w:p w14:paraId="39117C07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08" w:type="dxa"/>
            <w:shd w:val="clear" w:color="auto" w:fill="auto"/>
            <w:vAlign w:val="bottom"/>
          </w:tcPr>
          <w:p w14:paraId="6ECFFCF2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Mean Square</w:t>
            </w:r>
          </w:p>
        </w:tc>
        <w:tc>
          <w:tcPr>
            <w:tcW w:w="1025" w:type="dxa"/>
            <w:shd w:val="clear" w:color="auto" w:fill="auto"/>
            <w:vAlign w:val="bottom"/>
          </w:tcPr>
          <w:p w14:paraId="3C27B90A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F</w:t>
            </w:r>
          </w:p>
        </w:tc>
        <w:tc>
          <w:tcPr>
            <w:tcW w:w="628" w:type="dxa"/>
            <w:shd w:val="clear" w:color="auto" w:fill="auto"/>
            <w:vAlign w:val="bottom"/>
          </w:tcPr>
          <w:p w14:paraId="5AF2887A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Sig.</w:t>
            </w:r>
          </w:p>
        </w:tc>
      </w:tr>
      <w:tr w:rsidR="00D85396" w:rsidRPr="00066DE5" w14:paraId="5168D7B9" w14:textId="77777777" w:rsidTr="00DD73E6">
        <w:trPr>
          <w:cantSplit/>
        </w:trPr>
        <w:tc>
          <w:tcPr>
            <w:tcW w:w="532" w:type="dxa"/>
            <w:vMerge w:val="restart"/>
            <w:shd w:val="clear" w:color="auto" w:fill="auto"/>
          </w:tcPr>
          <w:p w14:paraId="04BBA7A1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84" w:type="dxa"/>
            <w:shd w:val="clear" w:color="auto" w:fill="auto"/>
          </w:tcPr>
          <w:p w14:paraId="2E1A7BBE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Regression</w:t>
            </w:r>
          </w:p>
        </w:tc>
        <w:tc>
          <w:tcPr>
            <w:tcW w:w="1469" w:type="dxa"/>
            <w:shd w:val="clear" w:color="auto" w:fill="auto"/>
          </w:tcPr>
          <w:p w14:paraId="490A00F7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14.603</w:t>
            </w:r>
          </w:p>
        </w:tc>
        <w:tc>
          <w:tcPr>
            <w:tcW w:w="1025" w:type="dxa"/>
            <w:shd w:val="clear" w:color="auto" w:fill="auto"/>
          </w:tcPr>
          <w:p w14:paraId="1FD3CE83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08" w:type="dxa"/>
            <w:shd w:val="clear" w:color="auto" w:fill="auto"/>
          </w:tcPr>
          <w:p w14:paraId="1BA635B5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4.868</w:t>
            </w:r>
          </w:p>
        </w:tc>
        <w:tc>
          <w:tcPr>
            <w:tcW w:w="1025" w:type="dxa"/>
            <w:shd w:val="clear" w:color="auto" w:fill="auto"/>
          </w:tcPr>
          <w:p w14:paraId="52672A7C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3.541</w:t>
            </w:r>
          </w:p>
        </w:tc>
        <w:tc>
          <w:tcPr>
            <w:tcW w:w="628" w:type="dxa"/>
            <w:shd w:val="clear" w:color="auto" w:fill="auto"/>
          </w:tcPr>
          <w:p w14:paraId="5AD5A6B2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.018</w:t>
            </w: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b</w:t>
            </w:r>
          </w:p>
        </w:tc>
      </w:tr>
      <w:tr w:rsidR="00D85396" w:rsidRPr="00066DE5" w14:paraId="2BB8DADD" w14:textId="77777777" w:rsidTr="00DD73E6">
        <w:trPr>
          <w:cantSplit/>
        </w:trPr>
        <w:tc>
          <w:tcPr>
            <w:tcW w:w="532" w:type="dxa"/>
            <w:vMerge/>
            <w:shd w:val="clear" w:color="auto" w:fill="auto"/>
          </w:tcPr>
          <w:p w14:paraId="3E28C4F9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284" w:type="dxa"/>
            <w:shd w:val="clear" w:color="auto" w:fill="auto"/>
          </w:tcPr>
          <w:p w14:paraId="3D196C75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Residual</w:t>
            </w:r>
          </w:p>
        </w:tc>
        <w:tc>
          <w:tcPr>
            <w:tcW w:w="1469" w:type="dxa"/>
            <w:shd w:val="clear" w:color="auto" w:fill="auto"/>
          </w:tcPr>
          <w:p w14:paraId="1362A2D7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126.473</w:t>
            </w:r>
          </w:p>
        </w:tc>
        <w:tc>
          <w:tcPr>
            <w:tcW w:w="1025" w:type="dxa"/>
            <w:shd w:val="clear" w:color="auto" w:fill="auto"/>
          </w:tcPr>
          <w:p w14:paraId="4A0DDFE1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92</w:t>
            </w:r>
          </w:p>
        </w:tc>
        <w:tc>
          <w:tcPr>
            <w:tcW w:w="1408" w:type="dxa"/>
            <w:shd w:val="clear" w:color="auto" w:fill="auto"/>
          </w:tcPr>
          <w:p w14:paraId="1152A969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1.375</w:t>
            </w:r>
          </w:p>
        </w:tc>
        <w:tc>
          <w:tcPr>
            <w:tcW w:w="1025" w:type="dxa"/>
            <w:shd w:val="clear" w:color="auto" w:fill="auto"/>
            <w:vAlign w:val="center"/>
          </w:tcPr>
          <w:p w14:paraId="2B39DF7D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663F76AE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D85396" w:rsidRPr="00066DE5" w14:paraId="17ABD6F2" w14:textId="77777777" w:rsidTr="00DD73E6">
        <w:trPr>
          <w:cantSplit/>
        </w:trPr>
        <w:tc>
          <w:tcPr>
            <w:tcW w:w="532" w:type="dxa"/>
            <w:vMerge/>
            <w:shd w:val="clear" w:color="auto" w:fill="auto"/>
          </w:tcPr>
          <w:p w14:paraId="6DB1081B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284" w:type="dxa"/>
            <w:shd w:val="clear" w:color="auto" w:fill="auto"/>
          </w:tcPr>
          <w:p w14:paraId="3B90DA03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Total</w:t>
            </w:r>
          </w:p>
        </w:tc>
        <w:tc>
          <w:tcPr>
            <w:tcW w:w="1469" w:type="dxa"/>
            <w:shd w:val="clear" w:color="auto" w:fill="auto"/>
          </w:tcPr>
          <w:p w14:paraId="3F0875A3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141.076</w:t>
            </w:r>
          </w:p>
        </w:tc>
        <w:tc>
          <w:tcPr>
            <w:tcW w:w="1025" w:type="dxa"/>
            <w:shd w:val="clear" w:color="auto" w:fill="auto"/>
          </w:tcPr>
          <w:p w14:paraId="4295D22B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66DE5">
              <w:rPr>
                <w:rFonts w:ascii="Arial" w:hAnsi="Arial" w:cs="Arial"/>
                <w:color w:val="000000" w:themeColor="text1"/>
                <w:sz w:val="18"/>
                <w:szCs w:val="18"/>
              </w:rPr>
              <w:t>95</w:t>
            </w:r>
          </w:p>
        </w:tc>
        <w:tc>
          <w:tcPr>
            <w:tcW w:w="1408" w:type="dxa"/>
            <w:shd w:val="clear" w:color="auto" w:fill="auto"/>
            <w:vAlign w:val="center"/>
          </w:tcPr>
          <w:p w14:paraId="08ACA14D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25" w:type="dxa"/>
            <w:shd w:val="clear" w:color="auto" w:fill="auto"/>
            <w:vAlign w:val="center"/>
          </w:tcPr>
          <w:p w14:paraId="61B4CD1B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702D5F3F" w14:textId="77777777" w:rsidR="00D85396" w:rsidRPr="00066DE5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3661BA7C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7197" w:type="dxa"/>
        <w:tblInd w:w="-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1"/>
        <w:gridCol w:w="1101"/>
        <w:gridCol w:w="814"/>
        <w:gridCol w:w="1189"/>
        <w:gridCol w:w="1311"/>
        <w:gridCol w:w="915"/>
        <w:gridCol w:w="1016"/>
      </w:tblGrid>
      <w:tr w:rsidR="00D85396" w:rsidRPr="0054533F" w14:paraId="3FC6ECF4" w14:textId="77777777" w:rsidTr="00DD73E6">
        <w:trPr>
          <w:cantSplit/>
          <w:trHeight w:val="275"/>
        </w:trPr>
        <w:tc>
          <w:tcPr>
            <w:tcW w:w="7197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3C0634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 w:themeColor="text1"/>
              </w:rPr>
            </w:pPr>
            <w:r w:rsidRPr="0054533F">
              <w:rPr>
                <w:rFonts w:ascii="Arial" w:hAnsi="Arial" w:cs="Arial"/>
                <w:b/>
                <w:bCs/>
                <w:color w:val="000000" w:themeColor="text1"/>
              </w:rPr>
              <w:t>Coefficients</w:t>
            </w:r>
          </w:p>
        </w:tc>
      </w:tr>
      <w:tr w:rsidR="00D85396" w:rsidRPr="0054533F" w14:paraId="36FB4291" w14:textId="77777777" w:rsidTr="00DD73E6">
        <w:trPr>
          <w:cantSplit/>
          <w:trHeight w:val="563"/>
        </w:trPr>
        <w:tc>
          <w:tcPr>
            <w:tcW w:w="1952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7D3457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Model</w:t>
            </w:r>
          </w:p>
        </w:tc>
        <w:tc>
          <w:tcPr>
            <w:tcW w:w="200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4DD66E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Unstandardized Coefficients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281838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Standardized Coefficients</w:t>
            </w:r>
          </w:p>
        </w:tc>
        <w:tc>
          <w:tcPr>
            <w:tcW w:w="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360983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t</w:t>
            </w:r>
          </w:p>
        </w:tc>
        <w:tc>
          <w:tcPr>
            <w:tcW w:w="10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17D962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Sig.</w:t>
            </w:r>
          </w:p>
        </w:tc>
      </w:tr>
      <w:tr w:rsidR="00D85396" w:rsidRPr="0054533F" w14:paraId="6BDD80B6" w14:textId="77777777" w:rsidTr="00DD73E6">
        <w:trPr>
          <w:cantSplit/>
          <w:trHeight w:val="288"/>
        </w:trPr>
        <w:tc>
          <w:tcPr>
            <w:tcW w:w="1952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3596D5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E84146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1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1CD061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Error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72EAB1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Beta</w:t>
            </w:r>
          </w:p>
        </w:tc>
        <w:tc>
          <w:tcPr>
            <w:tcW w:w="9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A23D6E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0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1B5020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D85396" w:rsidRPr="0054533F" w14:paraId="4BA6DAE7" w14:textId="77777777" w:rsidTr="00DD73E6">
        <w:trPr>
          <w:cantSplit/>
          <w:trHeight w:val="275"/>
        </w:trPr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9FC2F3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06AF6F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(Constant)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84EFEB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-9.003</w:t>
            </w:r>
          </w:p>
        </w:tc>
        <w:tc>
          <w:tcPr>
            <w:tcW w:w="1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F4E5DC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1.385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22FA73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EEB2DF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-6.500</w:t>
            </w:r>
          </w:p>
        </w:tc>
        <w:tc>
          <w:tcPr>
            <w:tcW w:w="1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50C51E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D85396" w:rsidRPr="0054533F" w14:paraId="25168052" w14:textId="77777777" w:rsidTr="00DD73E6">
        <w:trPr>
          <w:cantSplit/>
          <w:trHeight w:val="288"/>
        </w:trPr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28A2F0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FFB4EB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DER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CC6C25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287</w:t>
            </w:r>
          </w:p>
        </w:tc>
        <w:tc>
          <w:tcPr>
            <w:tcW w:w="1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5D99F0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156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E76580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182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2DCD20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1.842</w:t>
            </w:r>
          </w:p>
        </w:tc>
        <w:tc>
          <w:tcPr>
            <w:tcW w:w="1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22EE23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069</w:t>
            </w:r>
          </w:p>
        </w:tc>
      </w:tr>
      <w:tr w:rsidR="00D85396" w:rsidRPr="0054533F" w14:paraId="2C9A5AF1" w14:textId="77777777" w:rsidTr="00DD73E6">
        <w:trPr>
          <w:cantSplit/>
          <w:trHeight w:val="288"/>
        </w:trPr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4587D4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78B923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DA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36DEC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-23.690</w:t>
            </w:r>
          </w:p>
        </w:tc>
        <w:tc>
          <w:tcPr>
            <w:tcW w:w="1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7CDA63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8.690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D2F821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-.663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86070C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-2.726</w:t>
            </w:r>
          </w:p>
        </w:tc>
        <w:tc>
          <w:tcPr>
            <w:tcW w:w="1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C910E8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</w:tr>
      <w:tr w:rsidR="00D85396" w:rsidRPr="0054533F" w14:paraId="5CC7EEF9" w14:textId="77777777" w:rsidTr="00DD73E6">
        <w:trPr>
          <w:cantSplit/>
          <w:trHeight w:val="288"/>
        </w:trPr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9F998B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D23E5A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TRR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AEE48D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2.331</w:t>
            </w:r>
          </w:p>
        </w:tc>
        <w:tc>
          <w:tcPr>
            <w:tcW w:w="11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82D79C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845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961BBF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671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B317FA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2.757</w:t>
            </w:r>
          </w:p>
        </w:tc>
        <w:tc>
          <w:tcPr>
            <w:tcW w:w="10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AB8987" w14:textId="77777777" w:rsidR="00D85396" w:rsidRPr="0054533F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54533F">
              <w:rPr>
                <w:rFonts w:ascii="Arial" w:hAnsi="Arial" w:cs="Arial"/>
                <w:color w:val="000000" w:themeColor="text1"/>
                <w:sz w:val="18"/>
                <w:szCs w:val="18"/>
              </w:rPr>
              <w:t>.007</w:t>
            </w:r>
          </w:p>
        </w:tc>
      </w:tr>
    </w:tbl>
    <w:p w14:paraId="7D27BBDE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5907" w:type="dxa"/>
        <w:tblInd w:w="-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9"/>
        <w:gridCol w:w="1024"/>
        <w:gridCol w:w="1086"/>
        <w:gridCol w:w="1469"/>
        <w:gridCol w:w="1469"/>
      </w:tblGrid>
      <w:tr w:rsidR="00D85396" w:rsidRPr="00167EAB" w14:paraId="7535BC75" w14:textId="77777777" w:rsidTr="00DD73E6">
        <w:trPr>
          <w:cantSplit/>
        </w:trPr>
        <w:tc>
          <w:tcPr>
            <w:tcW w:w="5907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5F25B0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r w:rsidRPr="00167EAB">
              <w:rPr>
                <w:rFonts w:ascii="Arial" w:hAnsi="Arial" w:cs="Arial"/>
                <w:b/>
                <w:bCs/>
                <w:color w:val="000000" w:themeColor="text1"/>
              </w:rPr>
              <w:t xml:space="preserve">Model </w:t>
            </w:r>
            <w:proofErr w:type="spellStart"/>
            <w:r w:rsidRPr="00167EAB">
              <w:rPr>
                <w:rFonts w:ascii="Arial" w:hAnsi="Arial" w:cs="Arial"/>
                <w:b/>
                <w:bCs/>
                <w:color w:val="000000" w:themeColor="text1"/>
              </w:rPr>
              <w:t>Summary</w:t>
            </w:r>
            <w:r w:rsidRPr="00167EAB">
              <w:rPr>
                <w:rFonts w:ascii="Arial" w:hAnsi="Arial" w:cs="Arial"/>
                <w:b/>
                <w:bCs/>
                <w:color w:val="000000" w:themeColor="text1"/>
                <w:vertAlign w:val="superscript"/>
              </w:rPr>
              <w:t>b</w:t>
            </w:r>
            <w:proofErr w:type="spellEnd"/>
          </w:p>
        </w:tc>
      </w:tr>
      <w:tr w:rsidR="00D85396" w:rsidRPr="00167EAB" w14:paraId="28EA7831" w14:textId="77777777" w:rsidTr="00DD73E6">
        <w:trPr>
          <w:cantSplit/>
        </w:trPr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BC785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Model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720C42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R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4D431B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R Square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14117D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Adjusted R Square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EFC878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Error of the Estimate</w:t>
            </w:r>
          </w:p>
        </w:tc>
      </w:tr>
      <w:tr w:rsidR="00D85396" w:rsidRPr="00167EAB" w14:paraId="27A1ED46" w14:textId="77777777" w:rsidTr="00DD73E6">
        <w:trPr>
          <w:cantSplit/>
        </w:trPr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11A60C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1C07AE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805</w:t>
            </w: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5F7894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649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A17B7D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637</w:t>
            </w:r>
          </w:p>
        </w:tc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0B4D51" w14:textId="77777777" w:rsidR="00D85396" w:rsidRPr="00167EAB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167EAB">
              <w:rPr>
                <w:rFonts w:ascii="Arial" w:hAnsi="Arial" w:cs="Arial"/>
                <w:color w:val="000000" w:themeColor="text1"/>
                <w:sz w:val="18"/>
                <w:szCs w:val="18"/>
              </w:rPr>
              <w:t>.29312</w:t>
            </w:r>
          </w:p>
        </w:tc>
      </w:tr>
    </w:tbl>
    <w:p w14:paraId="0A186FE6" w14:textId="77777777" w:rsidR="00D85396" w:rsidRPr="00F413E3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10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7"/>
        <w:gridCol w:w="1070"/>
        <w:gridCol w:w="1102"/>
        <w:gridCol w:w="1025"/>
        <w:gridCol w:w="1438"/>
        <w:gridCol w:w="1025"/>
      </w:tblGrid>
      <w:tr w:rsidR="00D85396" w:rsidRPr="00F413E3" w14:paraId="43029299" w14:textId="77777777" w:rsidTr="00DD73E6">
        <w:trPr>
          <w:cantSplit/>
        </w:trPr>
        <w:tc>
          <w:tcPr>
            <w:tcW w:w="8107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89796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r w:rsidRPr="00F413E3">
              <w:rPr>
                <w:rFonts w:ascii="Arial" w:hAnsi="Arial" w:cs="Arial"/>
                <w:b/>
                <w:bCs/>
                <w:color w:val="000000" w:themeColor="text1"/>
              </w:rPr>
              <w:t>Residuals Statistics</w:t>
            </w:r>
            <w:r w:rsidRPr="00F413E3">
              <w:rPr>
                <w:rFonts w:ascii="Arial" w:hAnsi="Arial" w:cs="Arial"/>
                <w:b/>
                <w:bCs/>
                <w:color w:val="000000" w:themeColor="text1"/>
                <w:vertAlign w:val="superscript"/>
              </w:rPr>
              <w:t>a</w:t>
            </w:r>
          </w:p>
        </w:tc>
      </w:tr>
      <w:tr w:rsidR="00D85396" w:rsidRPr="00F413E3" w14:paraId="4F24FFEF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BEC3EF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6F853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Minimum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55425B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Maximum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DF4E36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C84D73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Deviation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501AE7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</w:tr>
      <w:tr w:rsidR="00D85396" w:rsidRPr="00F413E3" w14:paraId="793A298E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7B62DE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Predicted Valu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8CBFD4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6.4658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A81868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4.0519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BD394F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4.6422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4C31EA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39207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23A9E9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6BF8DF68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592B97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Predicted Valu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EA1533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4.651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3C1B19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1.506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E8523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A5FFE9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1.000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576CE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435C7A3F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9F99A8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Standard Error of Predicted Valu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D6AC0F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125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936FC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971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32EA58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200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552AC1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133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560077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32B23160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CA9263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Adjusted Predicted Valu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5EAF16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6.3911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6FD801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3.9811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BE5F54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4.6291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5BDF7F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36500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99FE0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77D50A6A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1CEE83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Residual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F71218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3.37462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7E225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2.81218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F78A71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0000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86E50B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1.15382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0DC897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4E5D08A0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FD823D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Residual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7A3036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2.878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98371E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2.398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87804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4FBE95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984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4F683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32D95C7B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20C06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Stud. Residual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815CC6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2.899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D0E45C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2.439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D55B64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.004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1FC72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1.013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26C827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18907809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BDAC21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Deleted Residual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8158D7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3.42253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39E454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3.00973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F95B81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.01310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3860C6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1.23518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E53789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67EF2D7B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59AF15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Stud. Deleted Residual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9EB337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3.024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4DFEC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2.508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32E75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-.007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E0CC05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1.025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FF9B2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0A13FEA7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B0C87C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Mahal. Distanc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08201A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94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C4643A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64.138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45FCA8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2.969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FA8EFA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8.625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4BCD69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4CDBEAEA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1D076A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Cook's Distanc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B2309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FE1A5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1.054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4487FE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21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21EAB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113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359D2F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3AF8A26B" w14:textId="77777777" w:rsidTr="00DD73E6">
        <w:trPr>
          <w:cantSplit/>
        </w:trPr>
        <w:tc>
          <w:tcPr>
            <w:tcW w:w="24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D000DB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Centered Leverage Valu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BD8FF9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492910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675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B909F9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31</w:t>
            </w:r>
          </w:p>
        </w:tc>
        <w:tc>
          <w:tcPr>
            <w:tcW w:w="1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C09A61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.091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EF5E1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F413E3">
              <w:rPr>
                <w:rFonts w:ascii="Arial" w:hAnsi="Arial" w:cs="Arial"/>
                <w:color w:val="000000" w:themeColor="text1"/>
                <w:sz w:val="18"/>
                <w:szCs w:val="18"/>
              </w:rPr>
              <w:t>96</w:t>
            </w:r>
          </w:p>
        </w:tc>
      </w:tr>
      <w:tr w:rsidR="00D85396" w:rsidRPr="00F413E3" w14:paraId="1BD8C44F" w14:textId="77777777" w:rsidTr="00DD73E6">
        <w:trPr>
          <w:cantSplit/>
        </w:trPr>
        <w:tc>
          <w:tcPr>
            <w:tcW w:w="8107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F7BC074" w14:textId="77777777" w:rsidR="00D85396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  <w:p w14:paraId="79931D52" w14:textId="77777777" w:rsidR="00D85396" w:rsidRPr="00F413E3" w:rsidRDefault="00D85396" w:rsidP="00DD73E6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</w:tr>
    </w:tbl>
    <w:p w14:paraId="65EFC55E" w14:textId="77777777" w:rsidR="00D85396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605FA32" wp14:editId="5E5C3D2F">
            <wp:extent cx="3158044" cy="1857375"/>
            <wp:effectExtent l="0" t="0" r="4445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1946" cy="1865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73899B" w14:textId="77777777" w:rsidR="00D85396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13A41901" wp14:editId="1960088B">
            <wp:simplePos x="0" y="0"/>
            <wp:positionH relativeFrom="column">
              <wp:posOffset>-806450</wp:posOffset>
            </wp:positionH>
            <wp:positionV relativeFrom="paragraph">
              <wp:posOffset>292735</wp:posOffset>
            </wp:positionV>
            <wp:extent cx="3333750" cy="1960715"/>
            <wp:effectExtent l="0" t="0" r="0" b="1905"/>
            <wp:wrapNone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3750" cy="1960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D72CCB5" w14:textId="77777777" w:rsidR="00D85396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8242DF2" w14:textId="77777777" w:rsidR="00D85396" w:rsidRDefault="00D85396" w:rsidP="00D8539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5F036FDC" w14:textId="77777777" w:rsidR="00D85396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1E727AF" w14:textId="77777777" w:rsidR="00D85396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BEA3978" w14:textId="77777777" w:rsidR="00D85396" w:rsidRDefault="00D85396" w:rsidP="00D8539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23AB82B8" w14:textId="77777777" w:rsidR="00D85396" w:rsidRPr="00F413E3" w:rsidRDefault="00D85396" w:rsidP="00D8539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5C28352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34964A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67662E3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6BC5551" w14:textId="77777777" w:rsidR="00D85396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434736C" wp14:editId="3B3CAF2E">
            <wp:extent cx="3324225" cy="1955113"/>
            <wp:effectExtent l="0" t="0" r="0" b="762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3538" cy="19605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21B668" w14:textId="77777777" w:rsidR="00D85396" w:rsidRDefault="00D85396" w:rsidP="00D853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25F6D2D" w14:textId="77777777" w:rsidR="00D85396" w:rsidRDefault="00D85396" w:rsidP="00D8539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1EC3670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DF11E0F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61B0836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616B32B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FE45143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7: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Perusahaan</w:t>
      </w:r>
    </w:p>
    <w:p w14:paraId="350E4C9C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anchor distT="0" distB="0" distL="114300" distR="114300" simplePos="0" relativeHeight="251660288" behindDoc="0" locked="0" layoutInCell="1" allowOverlap="1" wp14:anchorId="2219535A" wp14:editId="409F5CCA">
            <wp:simplePos x="0" y="0"/>
            <wp:positionH relativeFrom="margin">
              <wp:align>left</wp:align>
            </wp:positionH>
            <wp:positionV relativeFrom="paragraph">
              <wp:posOffset>3892296</wp:posOffset>
            </wp:positionV>
            <wp:extent cx="4459721" cy="4199669"/>
            <wp:effectExtent l="0" t="0" r="0" b="0"/>
            <wp:wrapNone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IMG_20230613_082122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9721" cy="419966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B79AF5" wp14:editId="6AC08038">
            <wp:extent cx="4459605" cy="3918475"/>
            <wp:effectExtent l="0" t="0" r="0" b="635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IMG_20230613_082100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3997" cy="39486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9DCB47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08C04A9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69BA521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C1AD136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BD8BF83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537D596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A09C2E5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3869824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D878BD2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40BE2F7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70ED1F4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E996EA1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F361366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7603CEAA" wp14:editId="0B1C464C">
            <wp:simplePos x="0" y="0"/>
            <wp:positionH relativeFrom="margin">
              <wp:align>left</wp:align>
            </wp:positionH>
            <wp:positionV relativeFrom="paragraph">
              <wp:posOffset>3778143</wp:posOffset>
            </wp:positionV>
            <wp:extent cx="4742255" cy="4437396"/>
            <wp:effectExtent l="0" t="0" r="1270" b="1270"/>
            <wp:wrapNone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IMG_20230613_082214.jpg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-371" b="25688"/>
                    <a:stretch/>
                  </pic:blipFill>
                  <pic:spPr bwMode="auto">
                    <a:xfrm>
                      <a:off x="0" y="0"/>
                      <a:ext cx="4742255" cy="44373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6C192DF" wp14:editId="5B2C56DE">
            <wp:extent cx="4663506" cy="4132613"/>
            <wp:effectExtent l="0" t="0" r="3810" b="127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IMG_20230613_082140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1815" cy="4139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92DBBD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504B788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1019607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4E5582A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D744A5B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1554BB8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0469056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E1BF972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3D9230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F1DF402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B26CFE3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B02052B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78D03F5" w14:textId="77777777" w:rsidR="00D85396" w:rsidRPr="00AE7AE7" w:rsidRDefault="00D85396" w:rsidP="00D85396">
      <w:pPr>
        <w:spacing w:line="240" w:lineRule="auto"/>
        <w:jc w:val="both"/>
      </w:pPr>
    </w:p>
    <w:p w14:paraId="57DDB6D4" w14:textId="77777777" w:rsidR="00D85396" w:rsidRDefault="00D85396" w:rsidP="00D85396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F0D6507" wp14:editId="4FE9AA57">
            <wp:extent cx="4816549" cy="5900360"/>
            <wp:effectExtent l="0" t="0" r="3175" b="571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IMG_20230613_082200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1998" cy="5907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BC146" w14:textId="77777777" w:rsidR="00D85396" w:rsidRDefault="00D85396" w:rsidP="00D85396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14:paraId="10F2879A" w14:textId="77777777" w:rsidR="00D85396" w:rsidRDefault="00D85396" w:rsidP="00D85396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14:paraId="4348EB72" w14:textId="77777777" w:rsidR="00D85396" w:rsidRDefault="00D85396" w:rsidP="00D85396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14:paraId="5F7D5FB6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</w:rPr>
      </w:pPr>
    </w:p>
    <w:p w14:paraId="67CDA726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7925B6F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4CA8A1E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9215DBE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0160861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84C6095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5220AD2" w14:textId="77777777" w:rsidR="00D85396" w:rsidRDefault="00D85396" w:rsidP="00D85396">
      <w:pPr>
        <w:widowControl w:val="0"/>
        <w:tabs>
          <w:tab w:val="left" w:pos="1665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193DA67" w14:textId="77777777" w:rsidR="002564DE" w:rsidRDefault="002564DE"/>
    <w:sectPr w:rsidR="002564DE" w:rsidSect="000911B9">
      <w:pgSz w:w="11910" w:h="16840"/>
      <w:pgMar w:top="2268" w:right="1701" w:bottom="1701" w:left="2268" w:header="1452" w:footer="0" w:gutter="0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E95038" w14:textId="77777777" w:rsidR="00D85396" w:rsidRDefault="00D85396" w:rsidP="00D85396">
      <w:pPr>
        <w:spacing w:after="0" w:line="240" w:lineRule="auto"/>
      </w:pPr>
      <w:r>
        <w:separator/>
      </w:r>
    </w:p>
  </w:endnote>
  <w:endnote w:type="continuationSeparator" w:id="0">
    <w:p w14:paraId="48915613" w14:textId="77777777" w:rsidR="00D85396" w:rsidRDefault="00D85396" w:rsidP="00D853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3D2F4C" w14:textId="77777777" w:rsidR="00D85396" w:rsidRDefault="00D85396" w:rsidP="00D85396">
      <w:pPr>
        <w:spacing w:after="0" w:line="240" w:lineRule="auto"/>
      </w:pPr>
      <w:r>
        <w:separator/>
      </w:r>
    </w:p>
  </w:footnote>
  <w:footnote w:type="continuationSeparator" w:id="0">
    <w:p w14:paraId="431BCFF3" w14:textId="77777777" w:rsidR="00D85396" w:rsidRDefault="00D85396" w:rsidP="00D853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7098393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A92E58F" w14:textId="54A19D85" w:rsidR="00D85396" w:rsidRDefault="00D8539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32AFA2" w14:textId="77777777" w:rsidR="00D85396" w:rsidRDefault="00D8539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0733371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6338BF9" w14:textId="73660C23" w:rsidR="00D85396" w:rsidRDefault="00D8539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0B46928" w14:textId="77777777" w:rsidR="00E81031" w:rsidRDefault="00D8539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757E45"/>
    <w:multiLevelType w:val="hybridMultilevel"/>
    <w:tmpl w:val="5D0C208E"/>
    <w:lvl w:ilvl="0" w:tplc="04090011">
      <w:start w:val="1"/>
      <w:numFmt w:val="decimal"/>
      <w:lvlText w:val="%1)"/>
      <w:lvlJc w:val="left"/>
      <w:pPr>
        <w:ind w:left="2228" w:hanging="360"/>
      </w:pPr>
    </w:lvl>
    <w:lvl w:ilvl="1" w:tplc="04090019" w:tentative="1">
      <w:start w:val="1"/>
      <w:numFmt w:val="lowerLetter"/>
      <w:lvlText w:val="%2."/>
      <w:lvlJc w:val="left"/>
      <w:pPr>
        <w:ind w:left="3243" w:hanging="360"/>
      </w:pPr>
    </w:lvl>
    <w:lvl w:ilvl="2" w:tplc="0409001B" w:tentative="1">
      <w:start w:val="1"/>
      <w:numFmt w:val="lowerRoman"/>
      <w:lvlText w:val="%3."/>
      <w:lvlJc w:val="right"/>
      <w:pPr>
        <w:ind w:left="3963" w:hanging="180"/>
      </w:pPr>
    </w:lvl>
    <w:lvl w:ilvl="3" w:tplc="0409000F" w:tentative="1">
      <w:start w:val="1"/>
      <w:numFmt w:val="decimal"/>
      <w:lvlText w:val="%4."/>
      <w:lvlJc w:val="left"/>
      <w:pPr>
        <w:ind w:left="4683" w:hanging="360"/>
      </w:pPr>
    </w:lvl>
    <w:lvl w:ilvl="4" w:tplc="04090019" w:tentative="1">
      <w:start w:val="1"/>
      <w:numFmt w:val="lowerLetter"/>
      <w:lvlText w:val="%5."/>
      <w:lvlJc w:val="left"/>
      <w:pPr>
        <w:ind w:left="5403" w:hanging="360"/>
      </w:pPr>
    </w:lvl>
    <w:lvl w:ilvl="5" w:tplc="0409001B" w:tentative="1">
      <w:start w:val="1"/>
      <w:numFmt w:val="lowerRoman"/>
      <w:lvlText w:val="%6."/>
      <w:lvlJc w:val="right"/>
      <w:pPr>
        <w:ind w:left="6123" w:hanging="180"/>
      </w:pPr>
    </w:lvl>
    <w:lvl w:ilvl="6" w:tplc="0409000F" w:tentative="1">
      <w:start w:val="1"/>
      <w:numFmt w:val="decimal"/>
      <w:lvlText w:val="%7."/>
      <w:lvlJc w:val="left"/>
      <w:pPr>
        <w:ind w:left="6843" w:hanging="360"/>
      </w:pPr>
    </w:lvl>
    <w:lvl w:ilvl="7" w:tplc="04090019" w:tentative="1">
      <w:start w:val="1"/>
      <w:numFmt w:val="lowerLetter"/>
      <w:lvlText w:val="%8."/>
      <w:lvlJc w:val="left"/>
      <w:pPr>
        <w:ind w:left="7563" w:hanging="360"/>
      </w:pPr>
    </w:lvl>
    <w:lvl w:ilvl="8" w:tplc="0409001B" w:tentative="1">
      <w:start w:val="1"/>
      <w:numFmt w:val="lowerRoman"/>
      <w:lvlText w:val="%9."/>
      <w:lvlJc w:val="right"/>
      <w:pPr>
        <w:ind w:left="8283" w:hanging="180"/>
      </w:pPr>
    </w:lvl>
  </w:abstractNum>
  <w:abstractNum w:abstractNumId="1" w15:restartNumberingAfterBreak="0">
    <w:nsid w:val="06650962"/>
    <w:multiLevelType w:val="hybridMultilevel"/>
    <w:tmpl w:val="F11E9810"/>
    <w:lvl w:ilvl="0" w:tplc="7EBED926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A3420A"/>
    <w:multiLevelType w:val="hybridMultilevel"/>
    <w:tmpl w:val="0EEE022A"/>
    <w:lvl w:ilvl="0" w:tplc="58C04822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6129F2"/>
    <w:multiLevelType w:val="hybridMultilevel"/>
    <w:tmpl w:val="B0F8A15E"/>
    <w:lvl w:ilvl="0" w:tplc="E7043498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88C2148"/>
    <w:multiLevelType w:val="hybridMultilevel"/>
    <w:tmpl w:val="16EEFADE"/>
    <w:lvl w:ilvl="0" w:tplc="344EE962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55" w:hanging="360"/>
      </w:pPr>
    </w:lvl>
    <w:lvl w:ilvl="2" w:tplc="0409001B" w:tentative="1">
      <w:start w:val="1"/>
      <w:numFmt w:val="lowerRoman"/>
      <w:lvlText w:val="%3."/>
      <w:lvlJc w:val="right"/>
      <w:pPr>
        <w:ind w:left="1475" w:hanging="180"/>
      </w:pPr>
    </w:lvl>
    <w:lvl w:ilvl="3" w:tplc="0409000F" w:tentative="1">
      <w:start w:val="1"/>
      <w:numFmt w:val="decimal"/>
      <w:lvlText w:val="%4."/>
      <w:lvlJc w:val="left"/>
      <w:pPr>
        <w:ind w:left="2195" w:hanging="360"/>
      </w:pPr>
    </w:lvl>
    <w:lvl w:ilvl="4" w:tplc="04090019" w:tentative="1">
      <w:start w:val="1"/>
      <w:numFmt w:val="lowerLetter"/>
      <w:lvlText w:val="%5."/>
      <w:lvlJc w:val="left"/>
      <w:pPr>
        <w:ind w:left="2915" w:hanging="360"/>
      </w:pPr>
    </w:lvl>
    <w:lvl w:ilvl="5" w:tplc="0409001B" w:tentative="1">
      <w:start w:val="1"/>
      <w:numFmt w:val="lowerRoman"/>
      <w:lvlText w:val="%6."/>
      <w:lvlJc w:val="right"/>
      <w:pPr>
        <w:ind w:left="3635" w:hanging="180"/>
      </w:pPr>
    </w:lvl>
    <w:lvl w:ilvl="6" w:tplc="0409000F" w:tentative="1">
      <w:start w:val="1"/>
      <w:numFmt w:val="decimal"/>
      <w:lvlText w:val="%7."/>
      <w:lvlJc w:val="left"/>
      <w:pPr>
        <w:ind w:left="4355" w:hanging="360"/>
      </w:pPr>
    </w:lvl>
    <w:lvl w:ilvl="7" w:tplc="04090019" w:tentative="1">
      <w:start w:val="1"/>
      <w:numFmt w:val="lowerLetter"/>
      <w:lvlText w:val="%8."/>
      <w:lvlJc w:val="left"/>
      <w:pPr>
        <w:ind w:left="5075" w:hanging="360"/>
      </w:pPr>
    </w:lvl>
    <w:lvl w:ilvl="8" w:tplc="0409001B" w:tentative="1">
      <w:start w:val="1"/>
      <w:numFmt w:val="lowerRoman"/>
      <w:lvlText w:val="%9."/>
      <w:lvlJc w:val="right"/>
      <w:pPr>
        <w:ind w:left="5795" w:hanging="180"/>
      </w:pPr>
    </w:lvl>
  </w:abstractNum>
  <w:abstractNum w:abstractNumId="5" w15:restartNumberingAfterBreak="0">
    <w:nsid w:val="0B5F5AAB"/>
    <w:multiLevelType w:val="hybridMultilevel"/>
    <w:tmpl w:val="52248D36"/>
    <w:lvl w:ilvl="0" w:tplc="3B102F68">
      <w:start w:val="1"/>
      <w:numFmt w:val="lowerLetter"/>
      <w:lvlText w:val="%1."/>
      <w:lvlJc w:val="left"/>
      <w:pPr>
        <w:ind w:left="117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115" w:hanging="360"/>
      </w:pPr>
    </w:lvl>
    <w:lvl w:ilvl="2" w:tplc="0409001B" w:tentative="1">
      <w:start w:val="1"/>
      <w:numFmt w:val="lowerRoman"/>
      <w:lvlText w:val="%3."/>
      <w:lvlJc w:val="right"/>
      <w:pPr>
        <w:ind w:left="1835" w:hanging="180"/>
      </w:pPr>
    </w:lvl>
    <w:lvl w:ilvl="3" w:tplc="0409000F" w:tentative="1">
      <w:start w:val="1"/>
      <w:numFmt w:val="decimal"/>
      <w:lvlText w:val="%4."/>
      <w:lvlJc w:val="left"/>
      <w:pPr>
        <w:ind w:left="2555" w:hanging="360"/>
      </w:pPr>
    </w:lvl>
    <w:lvl w:ilvl="4" w:tplc="04090019" w:tentative="1">
      <w:start w:val="1"/>
      <w:numFmt w:val="lowerLetter"/>
      <w:lvlText w:val="%5."/>
      <w:lvlJc w:val="left"/>
      <w:pPr>
        <w:ind w:left="3275" w:hanging="360"/>
      </w:pPr>
    </w:lvl>
    <w:lvl w:ilvl="5" w:tplc="0409001B" w:tentative="1">
      <w:start w:val="1"/>
      <w:numFmt w:val="lowerRoman"/>
      <w:lvlText w:val="%6."/>
      <w:lvlJc w:val="right"/>
      <w:pPr>
        <w:ind w:left="3995" w:hanging="180"/>
      </w:pPr>
    </w:lvl>
    <w:lvl w:ilvl="6" w:tplc="0409000F" w:tentative="1">
      <w:start w:val="1"/>
      <w:numFmt w:val="decimal"/>
      <w:lvlText w:val="%7."/>
      <w:lvlJc w:val="left"/>
      <w:pPr>
        <w:ind w:left="4715" w:hanging="360"/>
      </w:pPr>
    </w:lvl>
    <w:lvl w:ilvl="7" w:tplc="04090019" w:tentative="1">
      <w:start w:val="1"/>
      <w:numFmt w:val="lowerLetter"/>
      <w:lvlText w:val="%8."/>
      <w:lvlJc w:val="left"/>
      <w:pPr>
        <w:ind w:left="5435" w:hanging="360"/>
      </w:pPr>
    </w:lvl>
    <w:lvl w:ilvl="8" w:tplc="0409001B" w:tentative="1">
      <w:start w:val="1"/>
      <w:numFmt w:val="lowerRoman"/>
      <w:lvlText w:val="%9."/>
      <w:lvlJc w:val="right"/>
      <w:pPr>
        <w:ind w:left="6155" w:hanging="180"/>
      </w:pPr>
    </w:lvl>
  </w:abstractNum>
  <w:abstractNum w:abstractNumId="6" w15:restartNumberingAfterBreak="0">
    <w:nsid w:val="0DB03914"/>
    <w:multiLevelType w:val="hybridMultilevel"/>
    <w:tmpl w:val="F41A302E"/>
    <w:lvl w:ilvl="0" w:tplc="04090011">
      <w:start w:val="1"/>
      <w:numFmt w:val="decimal"/>
      <w:lvlText w:val="%1)"/>
      <w:lvlJc w:val="left"/>
      <w:pPr>
        <w:ind w:left="1920" w:hanging="360"/>
      </w:p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7" w15:restartNumberingAfterBreak="0">
    <w:nsid w:val="106F19FC"/>
    <w:multiLevelType w:val="hybridMultilevel"/>
    <w:tmpl w:val="41C6C6F0"/>
    <w:lvl w:ilvl="0" w:tplc="6B66AB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111A342F"/>
    <w:multiLevelType w:val="hybridMultilevel"/>
    <w:tmpl w:val="45F65B5C"/>
    <w:lvl w:ilvl="0" w:tplc="0409000F">
      <w:start w:val="1"/>
      <w:numFmt w:val="decimal"/>
      <w:lvlText w:val="%1.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9" w15:restartNumberingAfterBreak="0">
    <w:nsid w:val="124931E6"/>
    <w:multiLevelType w:val="hybridMultilevel"/>
    <w:tmpl w:val="396C38C8"/>
    <w:lvl w:ilvl="0" w:tplc="04090019">
      <w:start w:val="1"/>
      <w:numFmt w:val="lowerLetter"/>
      <w:lvlText w:val="%1.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0" w15:restartNumberingAfterBreak="0">
    <w:nsid w:val="161B3785"/>
    <w:multiLevelType w:val="multilevel"/>
    <w:tmpl w:val="66EE34B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17C504E9"/>
    <w:multiLevelType w:val="hybridMultilevel"/>
    <w:tmpl w:val="2A1A8312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2" w15:restartNumberingAfterBreak="0">
    <w:nsid w:val="18A82ABD"/>
    <w:multiLevelType w:val="hybridMultilevel"/>
    <w:tmpl w:val="C2FCCA4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99068D7"/>
    <w:multiLevelType w:val="hybridMultilevel"/>
    <w:tmpl w:val="915CF6F6"/>
    <w:lvl w:ilvl="0" w:tplc="5C86130C">
      <w:start w:val="1"/>
      <w:numFmt w:val="decimal"/>
      <w:lvlText w:val="%1)"/>
      <w:lvlJc w:val="left"/>
      <w:pPr>
        <w:ind w:left="135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14" w:hanging="360"/>
      </w:pPr>
    </w:lvl>
    <w:lvl w:ilvl="2" w:tplc="3809001B" w:tentative="1">
      <w:start w:val="1"/>
      <w:numFmt w:val="lowerRoman"/>
      <w:lvlText w:val="%3."/>
      <w:lvlJc w:val="right"/>
      <w:pPr>
        <w:ind w:left="1734" w:hanging="180"/>
      </w:pPr>
    </w:lvl>
    <w:lvl w:ilvl="3" w:tplc="3809000F" w:tentative="1">
      <w:start w:val="1"/>
      <w:numFmt w:val="decimal"/>
      <w:lvlText w:val="%4."/>
      <w:lvlJc w:val="left"/>
      <w:pPr>
        <w:ind w:left="2454" w:hanging="360"/>
      </w:pPr>
    </w:lvl>
    <w:lvl w:ilvl="4" w:tplc="38090019" w:tentative="1">
      <w:start w:val="1"/>
      <w:numFmt w:val="lowerLetter"/>
      <w:lvlText w:val="%5."/>
      <w:lvlJc w:val="left"/>
      <w:pPr>
        <w:ind w:left="3174" w:hanging="360"/>
      </w:pPr>
    </w:lvl>
    <w:lvl w:ilvl="5" w:tplc="3809001B" w:tentative="1">
      <w:start w:val="1"/>
      <w:numFmt w:val="lowerRoman"/>
      <w:lvlText w:val="%6."/>
      <w:lvlJc w:val="right"/>
      <w:pPr>
        <w:ind w:left="3894" w:hanging="180"/>
      </w:pPr>
    </w:lvl>
    <w:lvl w:ilvl="6" w:tplc="3809000F" w:tentative="1">
      <w:start w:val="1"/>
      <w:numFmt w:val="decimal"/>
      <w:lvlText w:val="%7."/>
      <w:lvlJc w:val="left"/>
      <w:pPr>
        <w:ind w:left="4614" w:hanging="360"/>
      </w:pPr>
    </w:lvl>
    <w:lvl w:ilvl="7" w:tplc="38090019" w:tentative="1">
      <w:start w:val="1"/>
      <w:numFmt w:val="lowerLetter"/>
      <w:lvlText w:val="%8."/>
      <w:lvlJc w:val="left"/>
      <w:pPr>
        <w:ind w:left="5334" w:hanging="360"/>
      </w:pPr>
    </w:lvl>
    <w:lvl w:ilvl="8" w:tplc="3809001B" w:tentative="1">
      <w:start w:val="1"/>
      <w:numFmt w:val="lowerRoman"/>
      <w:lvlText w:val="%9."/>
      <w:lvlJc w:val="right"/>
      <w:pPr>
        <w:ind w:left="6054" w:hanging="180"/>
      </w:pPr>
    </w:lvl>
  </w:abstractNum>
  <w:abstractNum w:abstractNumId="14" w15:restartNumberingAfterBreak="0">
    <w:nsid w:val="1CC67F22"/>
    <w:multiLevelType w:val="hybridMultilevel"/>
    <w:tmpl w:val="34EA3CB8"/>
    <w:lvl w:ilvl="0" w:tplc="A0FA40B8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5" w15:restartNumberingAfterBreak="0">
    <w:nsid w:val="1D046340"/>
    <w:multiLevelType w:val="hybridMultilevel"/>
    <w:tmpl w:val="D1BC990E"/>
    <w:lvl w:ilvl="0" w:tplc="40D44F72">
      <w:start w:val="1"/>
      <w:numFmt w:val="decimal"/>
      <w:lvlText w:val="%1)"/>
      <w:lvlJc w:val="left"/>
      <w:pPr>
        <w:ind w:left="163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99" w:hanging="360"/>
      </w:pPr>
    </w:lvl>
    <w:lvl w:ilvl="2" w:tplc="0409001B" w:tentative="1">
      <w:start w:val="1"/>
      <w:numFmt w:val="lowerRoman"/>
      <w:lvlText w:val="%3."/>
      <w:lvlJc w:val="right"/>
      <w:pPr>
        <w:ind w:left="2019" w:hanging="180"/>
      </w:pPr>
    </w:lvl>
    <w:lvl w:ilvl="3" w:tplc="0409000F" w:tentative="1">
      <w:start w:val="1"/>
      <w:numFmt w:val="decimal"/>
      <w:lvlText w:val="%4."/>
      <w:lvlJc w:val="left"/>
      <w:pPr>
        <w:ind w:left="2739" w:hanging="360"/>
      </w:pPr>
    </w:lvl>
    <w:lvl w:ilvl="4" w:tplc="04090019" w:tentative="1">
      <w:start w:val="1"/>
      <w:numFmt w:val="lowerLetter"/>
      <w:lvlText w:val="%5."/>
      <w:lvlJc w:val="left"/>
      <w:pPr>
        <w:ind w:left="3459" w:hanging="360"/>
      </w:pPr>
    </w:lvl>
    <w:lvl w:ilvl="5" w:tplc="0409001B" w:tentative="1">
      <w:start w:val="1"/>
      <w:numFmt w:val="lowerRoman"/>
      <w:lvlText w:val="%6."/>
      <w:lvlJc w:val="right"/>
      <w:pPr>
        <w:ind w:left="4179" w:hanging="180"/>
      </w:pPr>
    </w:lvl>
    <w:lvl w:ilvl="6" w:tplc="0409000F" w:tentative="1">
      <w:start w:val="1"/>
      <w:numFmt w:val="decimal"/>
      <w:lvlText w:val="%7."/>
      <w:lvlJc w:val="left"/>
      <w:pPr>
        <w:ind w:left="4899" w:hanging="360"/>
      </w:pPr>
    </w:lvl>
    <w:lvl w:ilvl="7" w:tplc="04090019" w:tentative="1">
      <w:start w:val="1"/>
      <w:numFmt w:val="lowerLetter"/>
      <w:lvlText w:val="%8."/>
      <w:lvlJc w:val="left"/>
      <w:pPr>
        <w:ind w:left="5619" w:hanging="360"/>
      </w:pPr>
    </w:lvl>
    <w:lvl w:ilvl="8" w:tplc="0409001B" w:tentative="1">
      <w:start w:val="1"/>
      <w:numFmt w:val="lowerRoman"/>
      <w:lvlText w:val="%9."/>
      <w:lvlJc w:val="right"/>
      <w:pPr>
        <w:ind w:left="6339" w:hanging="180"/>
      </w:pPr>
    </w:lvl>
  </w:abstractNum>
  <w:abstractNum w:abstractNumId="16" w15:restartNumberingAfterBreak="0">
    <w:nsid w:val="1E1C493F"/>
    <w:multiLevelType w:val="hybridMultilevel"/>
    <w:tmpl w:val="AC8CF826"/>
    <w:lvl w:ilvl="0" w:tplc="04090019">
      <w:start w:val="1"/>
      <w:numFmt w:val="lowerLetter"/>
      <w:lvlText w:val="%1."/>
      <w:lvlJc w:val="left"/>
      <w:pPr>
        <w:ind w:left="1353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7" w15:restartNumberingAfterBreak="0">
    <w:nsid w:val="1F1A59EE"/>
    <w:multiLevelType w:val="hybridMultilevel"/>
    <w:tmpl w:val="9A5093E0"/>
    <w:lvl w:ilvl="0" w:tplc="BEA4546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1F450B5"/>
    <w:multiLevelType w:val="hybridMultilevel"/>
    <w:tmpl w:val="C994E36E"/>
    <w:lvl w:ilvl="0" w:tplc="04090011">
      <w:start w:val="1"/>
      <w:numFmt w:val="decimal"/>
      <w:lvlText w:val="%1)"/>
      <w:lvlJc w:val="left"/>
      <w:pPr>
        <w:ind w:left="1260" w:hanging="360"/>
      </w:p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9" w15:restartNumberingAfterBreak="0">
    <w:nsid w:val="2A897B5E"/>
    <w:multiLevelType w:val="hybridMultilevel"/>
    <w:tmpl w:val="DD882B7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B715C42"/>
    <w:multiLevelType w:val="hybridMultilevel"/>
    <w:tmpl w:val="19182DFC"/>
    <w:lvl w:ilvl="0" w:tplc="96224434">
      <w:start w:val="1"/>
      <w:numFmt w:val="decimal"/>
      <w:lvlText w:val="%1."/>
      <w:lvlJc w:val="left"/>
      <w:pPr>
        <w:ind w:left="107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1" w15:restartNumberingAfterBreak="0">
    <w:nsid w:val="2E413D13"/>
    <w:multiLevelType w:val="hybridMultilevel"/>
    <w:tmpl w:val="50122734"/>
    <w:lvl w:ilvl="0" w:tplc="3EE8CD7E">
      <w:start w:val="1"/>
      <w:numFmt w:val="lowerLetter"/>
      <w:lvlText w:val="%1."/>
      <w:lvlJc w:val="left"/>
      <w:pPr>
        <w:ind w:left="1778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2" w15:restartNumberingAfterBreak="0">
    <w:nsid w:val="34711BCB"/>
    <w:multiLevelType w:val="hybridMultilevel"/>
    <w:tmpl w:val="1DF80E76"/>
    <w:lvl w:ilvl="0" w:tplc="44E45464">
      <w:start w:val="1"/>
      <w:numFmt w:val="decimal"/>
      <w:lvlText w:val="%1)"/>
      <w:lvlJc w:val="left"/>
      <w:pPr>
        <w:ind w:left="2073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5C46E47"/>
    <w:multiLevelType w:val="hybridMultilevel"/>
    <w:tmpl w:val="DA58EE94"/>
    <w:lvl w:ilvl="0" w:tplc="04090011">
      <w:start w:val="1"/>
      <w:numFmt w:val="decimal"/>
      <w:lvlText w:val="%1)"/>
      <w:lvlJc w:val="left"/>
      <w:pPr>
        <w:ind w:left="2215" w:hanging="360"/>
      </w:pPr>
    </w:lvl>
    <w:lvl w:ilvl="1" w:tplc="04090019" w:tentative="1">
      <w:start w:val="1"/>
      <w:numFmt w:val="lowerLetter"/>
      <w:lvlText w:val="%2."/>
      <w:lvlJc w:val="left"/>
      <w:pPr>
        <w:ind w:left="2935" w:hanging="360"/>
      </w:pPr>
    </w:lvl>
    <w:lvl w:ilvl="2" w:tplc="0409001B" w:tentative="1">
      <w:start w:val="1"/>
      <w:numFmt w:val="lowerRoman"/>
      <w:lvlText w:val="%3."/>
      <w:lvlJc w:val="right"/>
      <w:pPr>
        <w:ind w:left="3655" w:hanging="180"/>
      </w:pPr>
    </w:lvl>
    <w:lvl w:ilvl="3" w:tplc="0409000F" w:tentative="1">
      <w:start w:val="1"/>
      <w:numFmt w:val="decimal"/>
      <w:lvlText w:val="%4."/>
      <w:lvlJc w:val="left"/>
      <w:pPr>
        <w:ind w:left="4375" w:hanging="360"/>
      </w:pPr>
    </w:lvl>
    <w:lvl w:ilvl="4" w:tplc="04090019" w:tentative="1">
      <w:start w:val="1"/>
      <w:numFmt w:val="lowerLetter"/>
      <w:lvlText w:val="%5."/>
      <w:lvlJc w:val="left"/>
      <w:pPr>
        <w:ind w:left="5095" w:hanging="360"/>
      </w:pPr>
    </w:lvl>
    <w:lvl w:ilvl="5" w:tplc="0409001B" w:tentative="1">
      <w:start w:val="1"/>
      <w:numFmt w:val="lowerRoman"/>
      <w:lvlText w:val="%6."/>
      <w:lvlJc w:val="right"/>
      <w:pPr>
        <w:ind w:left="5815" w:hanging="180"/>
      </w:pPr>
    </w:lvl>
    <w:lvl w:ilvl="6" w:tplc="0409000F" w:tentative="1">
      <w:start w:val="1"/>
      <w:numFmt w:val="decimal"/>
      <w:lvlText w:val="%7."/>
      <w:lvlJc w:val="left"/>
      <w:pPr>
        <w:ind w:left="6535" w:hanging="360"/>
      </w:pPr>
    </w:lvl>
    <w:lvl w:ilvl="7" w:tplc="04090019" w:tentative="1">
      <w:start w:val="1"/>
      <w:numFmt w:val="lowerLetter"/>
      <w:lvlText w:val="%8."/>
      <w:lvlJc w:val="left"/>
      <w:pPr>
        <w:ind w:left="7255" w:hanging="360"/>
      </w:pPr>
    </w:lvl>
    <w:lvl w:ilvl="8" w:tplc="0409001B" w:tentative="1">
      <w:start w:val="1"/>
      <w:numFmt w:val="lowerRoman"/>
      <w:lvlText w:val="%9."/>
      <w:lvlJc w:val="right"/>
      <w:pPr>
        <w:ind w:left="7975" w:hanging="180"/>
      </w:pPr>
    </w:lvl>
  </w:abstractNum>
  <w:abstractNum w:abstractNumId="24" w15:restartNumberingAfterBreak="0">
    <w:nsid w:val="376B3D38"/>
    <w:multiLevelType w:val="hybridMultilevel"/>
    <w:tmpl w:val="BC66479E"/>
    <w:lvl w:ilvl="0" w:tplc="04090011">
      <w:start w:val="1"/>
      <w:numFmt w:val="decimal"/>
      <w:lvlText w:val="%1)"/>
      <w:lvlJc w:val="lef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5" w15:restartNumberingAfterBreak="0">
    <w:nsid w:val="3BDE6EA8"/>
    <w:multiLevelType w:val="hybridMultilevel"/>
    <w:tmpl w:val="CA441E34"/>
    <w:lvl w:ilvl="0" w:tplc="D85832C0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25" w:hanging="360"/>
      </w:pPr>
    </w:lvl>
    <w:lvl w:ilvl="2" w:tplc="0409001B" w:tentative="1">
      <w:start w:val="1"/>
      <w:numFmt w:val="lowerRoman"/>
      <w:lvlText w:val="%3."/>
      <w:lvlJc w:val="right"/>
      <w:pPr>
        <w:ind w:left="1745" w:hanging="180"/>
      </w:pPr>
    </w:lvl>
    <w:lvl w:ilvl="3" w:tplc="0409000F" w:tentative="1">
      <w:start w:val="1"/>
      <w:numFmt w:val="decimal"/>
      <w:lvlText w:val="%4."/>
      <w:lvlJc w:val="left"/>
      <w:pPr>
        <w:ind w:left="2465" w:hanging="360"/>
      </w:pPr>
    </w:lvl>
    <w:lvl w:ilvl="4" w:tplc="04090019" w:tentative="1">
      <w:start w:val="1"/>
      <w:numFmt w:val="lowerLetter"/>
      <w:lvlText w:val="%5."/>
      <w:lvlJc w:val="left"/>
      <w:pPr>
        <w:ind w:left="3185" w:hanging="360"/>
      </w:pPr>
    </w:lvl>
    <w:lvl w:ilvl="5" w:tplc="0409001B" w:tentative="1">
      <w:start w:val="1"/>
      <w:numFmt w:val="lowerRoman"/>
      <w:lvlText w:val="%6."/>
      <w:lvlJc w:val="right"/>
      <w:pPr>
        <w:ind w:left="3905" w:hanging="180"/>
      </w:pPr>
    </w:lvl>
    <w:lvl w:ilvl="6" w:tplc="0409000F" w:tentative="1">
      <w:start w:val="1"/>
      <w:numFmt w:val="decimal"/>
      <w:lvlText w:val="%7."/>
      <w:lvlJc w:val="left"/>
      <w:pPr>
        <w:ind w:left="4625" w:hanging="360"/>
      </w:pPr>
    </w:lvl>
    <w:lvl w:ilvl="7" w:tplc="04090019" w:tentative="1">
      <w:start w:val="1"/>
      <w:numFmt w:val="lowerLetter"/>
      <w:lvlText w:val="%8."/>
      <w:lvlJc w:val="left"/>
      <w:pPr>
        <w:ind w:left="5345" w:hanging="360"/>
      </w:pPr>
    </w:lvl>
    <w:lvl w:ilvl="8" w:tplc="0409001B" w:tentative="1">
      <w:start w:val="1"/>
      <w:numFmt w:val="lowerRoman"/>
      <w:lvlText w:val="%9."/>
      <w:lvlJc w:val="right"/>
      <w:pPr>
        <w:ind w:left="6065" w:hanging="180"/>
      </w:pPr>
    </w:lvl>
  </w:abstractNum>
  <w:abstractNum w:abstractNumId="26" w15:restartNumberingAfterBreak="0">
    <w:nsid w:val="3DB464A9"/>
    <w:multiLevelType w:val="hybridMultilevel"/>
    <w:tmpl w:val="C824BE74"/>
    <w:lvl w:ilvl="0" w:tplc="CEB45A8E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2655588"/>
    <w:multiLevelType w:val="hybridMultilevel"/>
    <w:tmpl w:val="8E76A64C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3426A67"/>
    <w:multiLevelType w:val="hybridMultilevel"/>
    <w:tmpl w:val="01047366"/>
    <w:lvl w:ilvl="0" w:tplc="77A80B5C">
      <w:start w:val="1"/>
      <w:numFmt w:val="lowerLetter"/>
      <w:lvlText w:val="%1."/>
      <w:lvlJc w:val="left"/>
      <w:pPr>
        <w:ind w:left="1353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40A096B"/>
    <w:multiLevelType w:val="hybridMultilevel"/>
    <w:tmpl w:val="E66C6348"/>
    <w:lvl w:ilvl="0" w:tplc="0409000F">
      <w:start w:val="1"/>
      <w:numFmt w:val="decimal"/>
      <w:lvlText w:val="%1.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0" w15:restartNumberingAfterBreak="0">
    <w:nsid w:val="44900966"/>
    <w:multiLevelType w:val="hybridMultilevel"/>
    <w:tmpl w:val="9DB49A2A"/>
    <w:lvl w:ilvl="0" w:tplc="153E69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31" w15:restartNumberingAfterBreak="0">
    <w:nsid w:val="4A515562"/>
    <w:multiLevelType w:val="hybridMultilevel"/>
    <w:tmpl w:val="2DF2287A"/>
    <w:lvl w:ilvl="0" w:tplc="04090011">
      <w:start w:val="1"/>
      <w:numFmt w:val="decimal"/>
      <w:lvlText w:val="%1)"/>
      <w:lvlJc w:val="left"/>
      <w:pPr>
        <w:ind w:left="2705" w:hanging="360"/>
      </w:pPr>
    </w:lvl>
    <w:lvl w:ilvl="1" w:tplc="04090011">
      <w:start w:val="1"/>
      <w:numFmt w:val="decimal"/>
      <w:lvlText w:val="%2)"/>
      <w:lvlJc w:val="left"/>
      <w:pPr>
        <w:ind w:left="3425" w:hanging="360"/>
      </w:pPr>
    </w:lvl>
    <w:lvl w:ilvl="2" w:tplc="4D6A3FE0">
      <w:start w:val="1"/>
      <w:numFmt w:val="upperLetter"/>
      <w:lvlText w:val="%3."/>
      <w:lvlJc w:val="left"/>
      <w:pPr>
        <w:ind w:left="4325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32" w15:restartNumberingAfterBreak="0">
    <w:nsid w:val="4A567E73"/>
    <w:multiLevelType w:val="hybridMultilevel"/>
    <w:tmpl w:val="37B0BC0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33" w15:restartNumberingAfterBreak="0">
    <w:nsid w:val="4B3867D9"/>
    <w:multiLevelType w:val="hybridMultilevel"/>
    <w:tmpl w:val="962A35FE"/>
    <w:lvl w:ilvl="0" w:tplc="75301BEC"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BD741A1"/>
    <w:multiLevelType w:val="hybridMultilevel"/>
    <w:tmpl w:val="E93AE25E"/>
    <w:lvl w:ilvl="0" w:tplc="3496C8B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4E043F53"/>
    <w:multiLevelType w:val="hybridMultilevel"/>
    <w:tmpl w:val="39FE4EDE"/>
    <w:lvl w:ilvl="0" w:tplc="38090011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4202541"/>
    <w:multiLevelType w:val="hybridMultilevel"/>
    <w:tmpl w:val="6F383432"/>
    <w:lvl w:ilvl="0" w:tplc="04090019">
      <w:start w:val="1"/>
      <w:numFmt w:val="lowerLetter"/>
      <w:lvlText w:val="%1."/>
      <w:lvlJc w:val="left"/>
      <w:pPr>
        <w:ind w:left="1495" w:hanging="360"/>
      </w:pPr>
      <w:rPr>
        <w:b w:val="0"/>
      </w:rPr>
    </w:lvl>
    <w:lvl w:ilvl="1" w:tplc="8AA2E93C">
      <w:start w:val="1"/>
      <w:numFmt w:val="decimal"/>
      <w:lvlText w:val="%2)"/>
      <w:lvlJc w:val="left"/>
      <w:pPr>
        <w:ind w:left="2215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37" w15:restartNumberingAfterBreak="0">
    <w:nsid w:val="548530E0"/>
    <w:multiLevelType w:val="hybridMultilevel"/>
    <w:tmpl w:val="E0CC734C"/>
    <w:lvl w:ilvl="0" w:tplc="90C6A468">
      <w:start w:val="1"/>
      <w:numFmt w:val="decimal"/>
      <w:lvlText w:val="%1."/>
      <w:lvlJc w:val="left"/>
      <w:pPr>
        <w:ind w:left="502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5BE948C1"/>
    <w:multiLevelType w:val="hybridMultilevel"/>
    <w:tmpl w:val="D13A38F0"/>
    <w:lvl w:ilvl="0" w:tplc="DAF0C72E">
      <w:start w:val="2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C9A3F3B"/>
    <w:multiLevelType w:val="hybridMultilevel"/>
    <w:tmpl w:val="90F6A42A"/>
    <w:lvl w:ilvl="0" w:tplc="3EA47308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D2B0AB3"/>
    <w:multiLevelType w:val="hybridMultilevel"/>
    <w:tmpl w:val="A36E4046"/>
    <w:lvl w:ilvl="0" w:tplc="04090019">
      <w:start w:val="1"/>
      <w:numFmt w:val="lowerLetter"/>
      <w:lvlText w:val="%1."/>
      <w:lvlJc w:val="left"/>
      <w:pPr>
        <w:ind w:left="1170" w:hanging="360"/>
      </w:p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41" w15:restartNumberingAfterBreak="0">
    <w:nsid w:val="5D391AEB"/>
    <w:multiLevelType w:val="multilevel"/>
    <w:tmpl w:val="0CBE5A8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2" w15:restartNumberingAfterBreak="0">
    <w:nsid w:val="5FE51F0C"/>
    <w:multiLevelType w:val="hybridMultilevel"/>
    <w:tmpl w:val="8864FD6A"/>
    <w:lvl w:ilvl="0" w:tplc="3FB0926A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61623598"/>
    <w:multiLevelType w:val="multilevel"/>
    <w:tmpl w:val="6AE41BA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4" w15:restartNumberingAfterBreak="0">
    <w:nsid w:val="64002449"/>
    <w:multiLevelType w:val="hybridMultilevel"/>
    <w:tmpl w:val="7592F04C"/>
    <w:lvl w:ilvl="0" w:tplc="9AA8C0B8">
      <w:start w:val="2"/>
      <w:numFmt w:val="decimal"/>
      <w:lvlText w:val="%1)"/>
      <w:lvlJc w:val="left"/>
      <w:pPr>
        <w:ind w:left="135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14" w:hanging="360"/>
      </w:pPr>
    </w:lvl>
    <w:lvl w:ilvl="2" w:tplc="3809001B" w:tentative="1">
      <w:start w:val="1"/>
      <w:numFmt w:val="lowerRoman"/>
      <w:lvlText w:val="%3."/>
      <w:lvlJc w:val="right"/>
      <w:pPr>
        <w:ind w:left="1734" w:hanging="180"/>
      </w:pPr>
    </w:lvl>
    <w:lvl w:ilvl="3" w:tplc="3809000F" w:tentative="1">
      <w:start w:val="1"/>
      <w:numFmt w:val="decimal"/>
      <w:lvlText w:val="%4."/>
      <w:lvlJc w:val="left"/>
      <w:pPr>
        <w:ind w:left="2454" w:hanging="360"/>
      </w:pPr>
    </w:lvl>
    <w:lvl w:ilvl="4" w:tplc="38090019" w:tentative="1">
      <w:start w:val="1"/>
      <w:numFmt w:val="lowerLetter"/>
      <w:lvlText w:val="%5."/>
      <w:lvlJc w:val="left"/>
      <w:pPr>
        <w:ind w:left="3174" w:hanging="360"/>
      </w:pPr>
    </w:lvl>
    <w:lvl w:ilvl="5" w:tplc="3809001B" w:tentative="1">
      <w:start w:val="1"/>
      <w:numFmt w:val="lowerRoman"/>
      <w:lvlText w:val="%6."/>
      <w:lvlJc w:val="right"/>
      <w:pPr>
        <w:ind w:left="3894" w:hanging="180"/>
      </w:pPr>
    </w:lvl>
    <w:lvl w:ilvl="6" w:tplc="3809000F" w:tentative="1">
      <w:start w:val="1"/>
      <w:numFmt w:val="decimal"/>
      <w:lvlText w:val="%7."/>
      <w:lvlJc w:val="left"/>
      <w:pPr>
        <w:ind w:left="4614" w:hanging="360"/>
      </w:pPr>
    </w:lvl>
    <w:lvl w:ilvl="7" w:tplc="38090019" w:tentative="1">
      <w:start w:val="1"/>
      <w:numFmt w:val="lowerLetter"/>
      <w:lvlText w:val="%8."/>
      <w:lvlJc w:val="left"/>
      <w:pPr>
        <w:ind w:left="5334" w:hanging="360"/>
      </w:pPr>
    </w:lvl>
    <w:lvl w:ilvl="8" w:tplc="3809001B" w:tentative="1">
      <w:start w:val="1"/>
      <w:numFmt w:val="lowerRoman"/>
      <w:lvlText w:val="%9."/>
      <w:lvlJc w:val="right"/>
      <w:pPr>
        <w:ind w:left="6054" w:hanging="180"/>
      </w:pPr>
    </w:lvl>
  </w:abstractNum>
  <w:abstractNum w:abstractNumId="45" w15:restartNumberingAfterBreak="0">
    <w:nsid w:val="69C211AD"/>
    <w:multiLevelType w:val="hybridMultilevel"/>
    <w:tmpl w:val="789C89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ACC6313"/>
    <w:multiLevelType w:val="hybridMultilevel"/>
    <w:tmpl w:val="4FAAC17E"/>
    <w:lvl w:ilvl="0" w:tplc="6F7ECF98">
      <w:start w:val="1"/>
      <w:numFmt w:val="lowerLetter"/>
      <w:lvlText w:val="%1."/>
      <w:lvlJc w:val="left"/>
      <w:pPr>
        <w:ind w:left="135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47" w15:restartNumberingAfterBreak="0">
    <w:nsid w:val="6E946ECB"/>
    <w:multiLevelType w:val="hybridMultilevel"/>
    <w:tmpl w:val="6DACD50E"/>
    <w:lvl w:ilvl="0" w:tplc="29C6E460">
      <w:start w:val="1"/>
      <w:numFmt w:val="lowerLetter"/>
      <w:lvlText w:val="%1."/>
      <w:lvlJc w:val="left"/>
      <w:pPr>
        <w:ind w:left="117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115" w:hanging="360"/>
      </w:pPr>
    </w:lvl>
    <w:lvl w:ilvl="2" w:tplc="0409001B" w:tentative="1">
      <w:start w:val="1"/>
      <w:numFmt w:val="lowerRoman"/>
      <w:lvlText w:val="%3."/>
      <w:lvlJc w:val="right"/>
      <w:pPr>
        <w:ind w:left="1835" w:hanging="180"/>
      </w:pPr>
    </w:lvl>
    <w:lvl w:ilvl="3" w:tplc="0409000F" w:tentative="1">
      <w:start w:val="1"/>
      <w:numFmt w:val="decimal"/>
      <w:lvlText w:val="%4."/>
      <w:lvlJc w:val="left"/>
      <w:pPr>
        <w:ind w:left="2555" w:hanging="360"/>
      </w:pPr>
    </w:lvl>
    <w:lvl w:ilvl="4" w:tplc="04090019" w:tentative="1">
      <w:start w:val="1"/>
      <w:numFmt w:val="lowerLetter"/>
      <w:lvlText w:val="%5."/>
      <w:lvlJc w:val="left"/>
      <w:pPr>
        <w:ind w:left="3275" w:hanging="360"/>
      </w:pPr>
    </w:lvl>
    <w:lvl w:ilvl="5" w:tplc="0409001B" w:tentative="1">
      <w:start w:val="1"/>
      <w:numFmt w:val="lowerRoman"/>
      <w:lvlText w:val="%6."/>
      <w:lvlJc w:val="right"/>
      <w:pPr>
        <w:ind w:left="3995" w:hanging="180"/>
      </w:pPr>
    </w:lvl>
    <w:lvl w:ilvl="6" w:tplc="0409000F" w:tentative="1">
      <w:start w:val="1"/>
      <w:numFmt w:val="decimal"/>
      <w:lvlText w:val="%7."/>
      <w:lvlJc w:val="left"/>
      <w:pPr>
        <w:ind w:left="4715" w:hanging="360"/>
      </w:pPr>
    </w:lvl>
    <w:lvl w:ilvl="7" w:tplc="04090019" w:tentative="1">
      <w:start w:val="1"/>
      <w:numFmt w:val="lowerLetter"/>
      <w:lvlText w:val="%8."/>
      <w:lvlJc w:val="left"/>
      <w:pPr>
        <w:ind w:left="5435" w:hanging="360"/>
      </w:pPr>
    </w:lvl>
    <w:lvl w:ilvl="8" w:tplc="0409001B" w:tentative="1">
      <w:start w:val="1"/>
      <w:numFmt w:val="lowerRoman"/>
      <w:lvlText w:val="%9."/>
      <w:lvlJc w:val="right"/>
      <w:pPr>
        <w:ind w:left="6155" w:hanging="180"/>
      </w:pPr>
    </w:lvl>
  </w:abstractNum>
  <w:abstractNum w:abstractNumId="48" w15:restartNumberingAfterBreak="0">
    <w:nsid w:val="73DA5557"/>
    <w:multiLevelType w:val="multilevel"/>
    <w:tmpl w:val="41B0834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 w15:restartNumberingAfterBreak="0">
    <w:nsid w:val="76061A62"/>
    <w:multiLevelType w:val="hybridMultilevel"/>
    <w:tmpl w:val="B68484C6"/>
    <w:lvl w:ilvl="0" w:tplc="04090011">
      <w:start w:val="1"/>
      <w:numFmt w:val="decimal"/>
      <w:lvlText w:val="%1)"/>
      <w:lvlJc w:val="left"/>
      <w:pPr>
        <w:ind w:left="1778" w:hanging="360"/>
      </w:p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50" w15:restartNumberingAfterBreak="0">
    <w:nsid w:val="788D7C20"/>
    <w:multiLevelType w:val="hybridMultilevel"/>
    <w:tmpl w:val="3CC0DE50"/>
    <w:lvl w:ilvl="0" w:tplc="04090011">
      <w:start w:val="1"/>
      <w:numFmt w:val="decimal"/>
      <w:lvlText w:val="%1)"/>
      <w:lvlJc w:val="left"/>
      <w:pPr>
        <w:ind w:left="1485" w:hanging="360"/>
      </w:pPr>
    </w:lvl>
    <w:lvl w:ilvl="1" w:tplc="04090019" w:tentative="1">
      <w:start w:val="1"/>
      <w:numFmt w:val="lowerLetter"/>
      <w:lvlText w:val="%2."/>
      <w:lvlJc w:val="left"/>
      <w:pPr>
        <w:ind w:left="2205" w:hanging="360"/>
      </w:pPr>
    </w:lvl>
    <w:lvl w:ilvl="2" w:tplc="0409001B" w:tentative="1">
      <w:start w:val="1"/>
      <w:numFmt w:val="lowerRoman"/>
      <w:lvlText w:val="%3."/>
      <w:lvlJc w:val="right"/>
      <w:pPr>
        <w:ind w:left="2925" w:hanging="180"/>
      </w:pPr>
    </w:lvl>
    <w:lvl w:ilvl="3" w:tplc="0409000F" w:tentative="1">
      <w:start w:val="1"/>
      <w:numFmt w:val="decimal"/>
      <w:lvlText w:val="%4."/>
      <w:lvlJc w:val="left"/>
      <w:pPr>
        <w:ind w:left="3645" w:hanging="360"/>
      </w:pPr>
    </w:lvl>
    <w:lvl w:ilvl="4" w:tplc="04090019" w:tentative="1">
      <w:start w:val="1"/>
      <w:numFmt w:val="lowerLetter"/>
      <w:lvlText w:val="%5."/>
      <w:lvlJc w:val="left"/>
      <w:pPr>
        <w:ind w:left="4365" w:hanging="360"/>
      </w:pPr>
    </w:lvl>
    <w:lvl w:ilvl="5" w:tplc="0409001B" w:tentative="1">
      <w:start w:val="1"/>
      <w:numFmt w:val="lowerRoman"/>
      <w:lvlText w:val="%6."/>
      <w:lvlJc w:val="right"/>
      <w:pPr>
        <w:ind w:left="5085" w:hanging="180"/>
      </w:pPr>
    </w:lvl>
    <w:lvl w:ilvl="6" w:tplc="0409000F" w:tentative="1">
      <w:start w:val="1"/>
      <w:numFmt w:val="decimal"/>
      <w:lvlText w:val="%7."/>
      <w:lvlJc w:val="left"/>
      <w:pPr>
        <w:ind w:left="5805" w:hanging="360"/>
      </w:pPr>
    </w:lvl>
    <w:lvl w:ilvl="7" w:tplc="04090019" w:tentative="1">
      <w:start w:val="1"/>
      <w:numFmt w:val="lowerLetter"/>
      <w:lvlText w:val="%8."/>
      <w:lvlJc w:val="left"/>
      <w:pPr>
        <w:ind w:left="6525" w:hanging="360"/>
      </w:pPr>
    </w:lvl>
    <w:lvl w:ilvl="8" w:tplc="0409001B" w:tentative="1">
      <w:start w:val="1"/>
      <w:numFmt w:val="lowerRoman"/>
      <w:lvlText w:val="%9."/>
      <w:lvlJc w:val="right"/>
      <w:pPr>
        <w:ind w:left="7245" w:hanging="180"/>
      </w:pPr>
    </w:lvl>
  </w:abstractNum>
  <w:abstractNum w:abstractNumId="51" w15:restartNumberingAfterBreak="0">
    <w:nsid w:val="79E46ACF"/>
    <w:multiLevelType w:val="multilevel"/>
    <w:tmpl w:val="4614E92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2" w15:restartNumberingAfterBreak="0">
    <w:nsid w:val="7B5F3676"/>
    <w:multiLevelType w:val="hybridMultilevel"/>
    <w:tmpl w:val="289665A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CD95A76"/>
    <w:multiLevelType w:val="hybridMultilevel"/>
    <w:tmpl w:val="52247DFA"/>
    <w:lvl w:ilvl="0" w:tplc="822404B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DBC5F82"/>
    <w:multiLevelType w:val="hybridMultilevel"/>
    <w:tmpl w:val="FA52AE4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56793230">
    <w:abstractNumId w:val="29"/>
  </w:num>
  <w:num w:numId="2" w16cid:durableId="838732819">
    <w:abstractNumId w:val="11"/>
  </w:num>
  <w:num w:numId="3" w16cid:durableId="1579097759">
    <w:abstractNumId w:val="20"/>
  </w:num>
  <w:num w:numId="4" w16cid:durableId="11955277">
    <w:abstractNumId w:val="46"/>
  </w:num>
  <w:num w:numId="5" w16cid:durableId="366180467">
    <w:abstractNumId w:val="49"/>
  </w:num>
  <w:num w:numId="6" w16cid:durableId="864562279">
    <w:abstractNumId w:val="0"/>
  </w:num>
  <w:num w:numId="7" w16cid:durableId="488601536">
    <w:abstractNumId w:val="22"/>
  </w:num>
  <w:num w:numId="8" w16cid:durableId="1497114137">
    <w:abstractNumId w:val="34"/>
  </w:num>
  <w:num w:numId="9" w16cid:durableId="1464036577">
    <w:abstractNumId w:val="16"/>
  </w:num>
  <w:num w:numId="10" w16cid:durableId="957761076">
    <w:abstractNumId w:val="23"/>
  </w:num>
  <w:num w:numId="11" w16cid:durableId="2060592742">
    <w:abstractNumId w:val="26"/>
  </w:num>
  <w:num w:numId="12" w16cid:durableId="1470896177">
    <w:abstractNumId w:val="35"/>
  </w:num>
  <w:num w:numId="13" w16cid:durableId="861549611">
    <w:abstractNumId w:val="38"/>
  </w:num>
  <w:num w:numId="14" w16cid:durableId="632951217">
    <w:abstractNumId w:val="28"/>
  </w:num>
  <w:num w:numId="15" w16cid:durableId="1753090147">
    <w:abstractNumId w:val="15"/>
  </w:num>
  <w:num w:numId="16" w16cid:durableId="1630161874">
    <w:abstractNumId w:val="1"/>
  </w:num>
  <w:num w:numId="17" w16cid:durableId="2098212272">
    <w:abstractNumId w:val="50"/>
  </w:num>
  <w:num w:numId="18" w16cid:durableId="1956406605">
    <w:abstractNumId w:val="8"/>
  </w:num>
  <w:num w:numId="19" w16cid:durableId="386881382">
    <w:abstractNumId w:val="32"/>
  </w:num>
  <w:num w:numId="20" w16cid:durableId="944923209">
    <w:abstractNumId w:val="21"/>
  </w:num>
  <w:num w:numId="21" w16cid:durableId="1611474429">
    <w:abstractNumId w:val="37"/>
  </w:num>
  <w:num w:numId="22" w16cid:durableId="608850827">
    <w:abstractNumId w:val="9"/>
  </w:num>
  <w:num w:numId="23" w16cid:durableId="1308823368">
    <w:abstractNumId w:val="36"/>
  </w:num>
  <w:num w:numId="24" w16cid:durableId="1971743560">
    <w:abstractNumId w:val="31"/>
  </w:num>
  <w:num w:numId="25" w16cid:durableId="48192476">
    <w:abstractNumId w:val="6"/>
  </w:num>
  <w:num w:numId="26" w16cid:durableId="1178469728">
    <w:abstractNumId w:val="54"/>
  </w:num>
  <w:num w:numId="27" w16cid:durableId="1787849741">
    <w:abstractNumId w:val="45"/>
  </w:num>
  <w:num w:numId="28" w16cid:durableId="91316930">
    <w:abstractNumId w:val="39"/>
  </w:num>
  <w:num w:numId="29" w16cid:durableId="2126804730">
    <w:abstractNumId w:val="53"/>
  </w:num>
  <w:num w:numId="30" w16cid:durableId="840125103">
    <w:abstractNumId w:val="13"/>
  </w:num>
  <w:num w:numId="31" w16cid:durableId="1516193835">
    <w:abstractNumId w:val="44"/>
  </w:num>
  <w:num w:numId="32" w16cid:durableId="1422950380">
    <w:abstractNumId w:val="12"/>
  </w:num>
  <w:num w:numId="33" w16cid:durableId="1174026295">
    <w:abstractNumId w:val="18"/>
  </w:num>
  <w:num w:numId="34" w16cid:durableId="1660888637">
    <w:abstractNumId w:val="43"/>
  </w:num>
  <w:num w:numId="35" w16cid:durableId="477457324">
    <w:abstractNumId w:val="51"/>
  </w:num>
  <w:num w:numId="36" w16cid:durableId="1831171293">
    <w:abstractNumId w:val="10"/>
  </w:num>
  <w:num w:numId="37" w16cid:durableId="364870186">
    <w:abstractNumId w:val="48"/>
  </w:num>
  <w:num w:numId="38" w16cid:durableId="1995135810">
    <w:abstractNumId w:val="3"/>
  </w:num>
  <w:num w:numId="39" w16cid:durableId="916327849">
    <w:abstractNumId w:val="4"/>
  </w:num>
  <w:num w:numId="40" w16cid:durableId="1325471639">
    <w:abstractNumId w:val="5"/>
  </w:num>
  <w:num w:numId="41" w16cid:durableId="786899357">
    <w:abstractNumId w:val="47"/>
  </w:num>
  <w:num w:numId="42" w16cid:durableId="1194003858">
    <w:abstractNumId w:val="30"/>
  </w:num>
  <w:num w:numId="43" w16cid:durableId="1534153172">
    <w:abstractNumId w:val="27"/>
  </w:num>
  <w:num w:numId="44" w16cid:durableId="2090032216">
    <w:abstractNumId w:val="40"/>
  </w:num>
  <w:num w:numId="45" w16cid:durableId="1401319950">
    <w:abstractNumId w:val="25"/>
  </w:num>
  <w:num w:numId="46" w16cid:durableId="1339385370">
    <w:abstractNumId w:val="14"/>
  </w:num>
  <w:num w:numId="47" w16cid:durableId="1363476666">
    <w:abstractNumId w:val="24"/>
  </w:num>
  <w:num w:numId="48" w16cid:durableId="110436720">
    <w:abstractNumId w:val="2"/>
  </w:num>
  <w:num w:numId="49" w16cid:durableId="1975987385">
    <w:abstractNumId w:val="19"/>
  </w:num>
  <w:num w:numId="50" w16cid:durableId="1734767650">
    <w:abstractNumId w:val="17"/>
  </w:num>
  <w:num w:numId="51" w16cid:durableId="381170376">
    <w:abstractNumId w:val="33"/>
  </w:num>
  <w:num w:numId="52" w16cid:durableId="1611350814">
    <w:abstractNumId w:val="7"/>
  </w:num>
  <w:num w:numId="53" w16cid:durableId="362824421">
    <w:abstractNumId w:val="41"/>
  </w:num>
  <w:num w:numId="54" w16cid:durableId="79837805">
    <w:abstractNumId w:val="52"/>
  </w:num>
  <w:num w:numId="55" w16cid:durableId="618606661">
    <w:abstractNumId w:val="4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5396"/>
    <w:rsid w:val="000911B9"/>
    <w:rsid w:val="002564DE"/>
    <w:rsid w:val="00662023"/>
    <w:rsid w:val="00A95C65"/>
    <w:rsid w:val="00B8002D"/>
    <w:rsid w:val="00D853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1836CEC"/>
  <w15:chartTrackingRefBased/>
  <w15:docId w15:val="{DD491988-B666-4A41-BE50-434982E726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5396"/>
    <w:pPr>
      <w:spacing w:after="200" w:line="276" w:lineRule="auto"/>
    </w:pPr>
    <w:rPr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8539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8539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8539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8539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85396"/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D85396"/>
    <w:rPr>
      <w:rFonts w:asciiTheme="majorHAnsi" w:eastAsiaTheme="majorEastAsia" w:hAnsiTheme="majorHAnsi" w:cstheme="majorBidi"/>
      <w:b/>
      <w:bCs/>
      <w:color w:val="4472C4" w:themeColor="accent1"/>
      <w:kern w:val="0"/>
      <w:sz w:val="26"/>
      <w:szCs w:val="26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D85396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n-US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85396"/>
    <w:rPr>
      <w:rFonts w:asciiTheme="majorHAnsi" w:eastAsiaTheme="majorEastAsia" w:hAnsiTheme="majorHAnsi" w:cstheme="majorBidi"/>
      <w:color w:val="2F5496" w:themeColor="accent1" w:themeShade="BF"/>
      <w:kern w:val="0"/>
      <w:lang w:val="en-US"/>
      <w14:ligatures w14:val="none"/>
    </w:rPr>
  </w:style>
  <w:style w:type="paragraph" w:styleId="PlainText">
    <w:name w:val="Plain Text"/>
    <w:basedOn w:val="Normal"/>
    <w:link w:val="PlainTextChar"/>
    <w:uiPriority w:val="99"/>
    <w:unhideWhenUsed/>
    <w:rsid w:val="00D85396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85396"/>
    <w:rPr>
      <w:rFonts w:ascii="Consolas" w:hAnsi="Consolas"/>
      <w:kern w:val="0"/>
      <w:sz w:val="21"/>
      <w:szCs w:val="21"/>
      <w:lang w:val="en-US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539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5396"/>
    <w:rPr>
      <w:rFonts w:ascii="Tahoma" w:hAnsi="Tahoma" w:cs="Tahoma"/>
      <w:kern w:val="0"/>
      <w:sz w:val="16"/>
      <w:szCs w:val="16"/>
      <w:lang w:val="en-US"/>
      <w14:ligatures w14:val="none"/>
    </w:rPr>
  </w:style>
  <w:style w:type="paragraph" w:styleId="ListParagraph">
    <w:name w:val="List Paragraph"/>
    <w:basedOn w:val="Normal"/>
    <w:uiPriority w:val="34"/>
    <w:qFormat/>
    <w:rsid w:val="00D85396"/>
    <w:pPr>
      <w:ind w:left="720"/>
      <w:contextualSpacing/>
    </w:pPr>
  </w:style>
  <w:style w:type="table" w:styleId="TableGrid">
    <w:name w:val="Table Grid"/>
    <w:basedOn w:val="TableNormal"/>
    <w:uiPriority w:val="59"/>
    <w:rsid w:val="00D85396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D8539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8539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8539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5396"/>
    <w:rPr>
      <w:kern w:val="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D8539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5396"/>
    <w:rPr>
      <w:kern w:val="0"/>
      <w:lang w:val="en-US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D85396"/>
    <w:pPr>
      <w:spacing w:before="240" w:line="259" w:lineRule="auto"/>
      <w:outlineLvl w:val="9"/>
    </w:pPr>
    <w:rPr>
      <w:b w:val="0"/>
      <w:bCs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D85396"/>
    <w:pPr>
      <w:tabs>
        <w:tab w:val="right" w:leader="dot" w:pos="8261"/>
      </w:tabs>
      <w:spacing w:after="100"/>
      <w:jc w:val="both"/>
    </w:pPr>
    <w:rPr>
      <w:rFonts w:ascii="Times New Roman" w:hAnsi="Times New Roman" w:cs="Times New Roman"/>
      <w:b/>
      <w:bCs/>
      <w:noProof/>
      <w:lang w:val="en-ID" w:eastAsia="en-ID"/>
    </w:rPr>
  </w:style>
  <w:style w:type="paragraph" w:styleId="TOC2">
    <w:name w:val="toc 2"/>
    <w:basedOn w:val="Normal"/>
    <w:next w:val="Normal"/>
    <w:autoRedefine/>
    <w:uiPriority w:val="39"/>
    <w:unhideWhenUsed/>
    <w:rsid w:val="00D85396"/>
    <w:pPr>
      <w:tabs>
        <w:tab w:val="left" w:pos="660"/>
        <w:tab w:val="right" w:leader="dot" w:pos="8261"/>
      </w:tabs>
      <w:spacing w:after="100" w:line="360" w:lineRule="auto"/>
      <w:ind w:left="220"/>
    </w:pPr>
    <w:rPr>
      <w:rFonts w:ascii="Times New Roman" w:hAnsi="Times New Roman"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D85396"/>
    <w:pPr>
      <w:tabs>
        <w:tab w:val="left" w:pos="880"/>
        <w:tab w:val="right" w:leader="dot" w:pos="8261"/>
      </w:tabs>
      <w:spacing w:after="100"/>
      <w:ind w:left="709" w:hanging="283"/>
    </w:pPr>
  </w:style>
  <w:style w:type="character" w:styleId="PlaceholderText">
    <w:name w:val="Placeholder Text"/>
    <w:basedOn w:val="DefaultParagraphFont"/>
    <w:uiPriority w:val="99"/>
    <w:semiHidden/>
    <w:rsid w:val="00D85396"/>
    <w:rPr>
      <w:color w:val="808080"/>
    </w:rPr>
  </w:style>
  <w:style w:type="paragraph" w:customStyle="1" w:styleId="TableParagraph">
    <w:name w:val="Table Paragraph"/>
    <w:basedOn w:val="Normal"/>
    <w:uiPriority w:val="1"/>
    <w:qFormat/>
    <w:rsid w:val="00D85396"/>
    <w:pPr>
      <w:widowControl w:val="0"/>
      <w:autoSpaceDE w:val="0"/>
      <w:autoSpaceDN w:val="0"/>
      <w:spacing w:after="0" w:line="240" w:lineRule="auto"/>
      <w:ind w:left="242"/>
      <w:jc w:val="center"/>
    </w:pPr>
    <w:rPr>
      <w:rFonts w:ascii="Times New Roman" w:eastAsia="Times New Roman" w:hAnsi="Times New Roman" w:cs="Times New Roman"/>
      <w:u w:val="single" w:color="000000"/>
      <w:lang w:val="en-ID"/>
    </w:rPr>
  </w:style>
  <w:style w:type="character" w:customStyle="1" w:styleId="markedcontent">
    <w:name w:val="markedcontent"/>
    <w:basedOn w:val="DefaultParagraphFont"/>
    <w:rsid w:val="00D85396"/>
  </w:style>
  <w:style w:type="character" w:styleId="UnresolvedMention">
    <w:name w:val="Unresolved Mention"/>
    <w:basedOn w:val="DefaultParagraphFont"/>
    <w:uiPriority w:val="99"/>
    <w:semiHidden/>
    <w:unhideWhenUsed/>
    <w:rsid w:val="00D8539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5.jp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4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8.jp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image" Target="media/image7.jpg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9</Pages>
  <Words>2860</Words>
  <Characters>16305</Characters>
  <Application>Microsoft Office Word</Application>
  <DocSecurity>0</DocSecurity>
  <Lines>135</Lines>
  <Paragraphs>38</Paragraphs>
  <ScaleCrop>false</ScaleCrop>
  <Company/>
  <LinksUpToDate>false</LinksUpToDate>
  <CharactersWithSpaces>19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fi Nailufar</dc:creator>
  <cp:keywords/>
  <dc:description/>
  <cp:lastModifiedBy>Fifi Nailufar</cp:lastModifiedBy>
  <cp:revision>1</cp:revision>
  <dcterms:created xsi:type="dcterms:W3CDTF">2023-08-17T18:14:00Z</dcterms:created>
  <dcterms:modified xsi:type="dcterms:W3CDTF">2023-08-17T18:18:00Z</dcterms:modified>
</cp:coreProperties>
</file>